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636A93F" w:rsidR="00077492" w:rsidRDefault="00EC009C">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in US</w:t>
      </w:r>
    </w:p>
    <w:p w14:paraId="14429EA3" w14:textId="77777777" w:rsidR="00077492" w:rsidRPr="0091297A" w:rsidRDefault="00077492">
      <w:pPr>
        <w:spacing w:line="240" w:lineRule="auto"/>
        <w:jc w:val="center"/>
        <w:rPr>
          <w:rFonts w:ascii="Times New Roman" w:hAnsi="Times New Roman" w:cs="Times New Roman"/>
          <w:sz w:val="24"/>
          <w:vertAlign w:val="superscript"/>
        </w:rPr>
        <w:pPrChange w:id="1"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pPr>
        <w:spacing w:line="240" w:lineRule="auto"/>
        <w:jc w:val="center"/>
        <w:rPr>
          <w:rFonts w:ascii="Times New Roman" w:hAnsi="Times New Roman" w:cs="Times New Roman"/>
          <w:sz w:val="24"/>
        </w:rPr>
        <w:pPrChange w:id="2"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3"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4"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240" w:lineRule="auto"/>
        <w:rPr>
          <w:rFonts w:ascii="Times New Roman" w:hAnsi="Times New Roman" w:cs="Times New Roman"/>
          <w:sz w:val="24"/>
        </w:rPr>
        <w:pPrChange w:id="5"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240" w:lineRule="auto"/>
        <w:rPr>
          <w:rFonts w:ascii="Times New Roman" w:hAnsi="Times New Roman" w:cs="Times New Roman"/>
          <w:sz w:val="24"/>
        </w:rPr>
        <w:pPrChange w:id="6"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7"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8"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pPr>
        <w:spacing w:line="240" w:lineRule="auto"/>
        <w:jc w:val="center"/>
        <w:rPr>
          <w:rFonts w:ascii="Times New Roman" w:hAnsi="Times New Roman" w:cs="Times New Roman"/>
          <w:sz w:val="24"/>
        </w:rPr>
        <w:pPrChange w:id="10"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rsidP="00456CA0">
      <w:pPr>
        <w:pStyle w:val="Subtitle"/>
        <w:rPr>
          <w:ins w:id="11" w:author="Liu, Luyu" w:date="2020-08-02T21:13:00Z"/>
          <w:rPrChange w:id="12" w:author="Liu, Luyu" w:date="2020-08-02T21:13:00Z">
            <w:rPr>
              <w:ins w:id="13" w:author="Liu, Luyu" w:date="2020-08-02T21:13:00Z"/>
              <w:rFonts w:ascii="Times New Roman" w:hAnsi="Times New Roman" w:cs="Times New Roman"/>
              <w:b/>
              <w:sz w:val="24"/>
            </w:rPr>
          </w:rPrChange>
        </w:rPr>
        <w:pPrChange w:id="14" w:author="Liu, Luyu" w:date="2020-08-02T21:13:00Z">
          <w:pPr>
            <w:spacing w:line="480" w:lineRule="auto"/>
            <w:jc w:val="both"/>
          </w:pPr>
        </w:pPrChange>
      </w:pPr>
      <w:r w:rsidRPr="00456CA0">
        <w:rPr>
          <w:rPrChange w:id="15" w:author="Liu, Luyu" w:date="2020-08-02T21:13:00Z">
            <w:rPr>
              <w:rFonts w:ascii="Times New Roman" w:hAnsi="Times New Roman" w:cs="Times New Roman"/>
              <w:b/>
              <w:sz w:val="24"/>
            </w:rPr>
          </w:rPrChange>
        </w:rPr>
        <w:lastRenderedPageBreak/>
        <w:t>Abstract</w:t>
      </w:r>
      <w:del w:id="16" w:author="Liu, Luyu" w:date="2020-08-02T21:13:00Z">
        <w:r w:rsidRPr="00456CA0" w:rsidDel="00456CA0">
          <w:rPr>
            <w:rPrChange w:id="17" w:author="Liu, Luyu" w:date="2020-08-02T21:13:00Z">
              <w:rPr>
                <w:rFonts w:ascii="Times New Roman" w:hAnsi="Times New Roman" w:cs="Times New Roman"/>
                <w:b/>
                <w:sz w:val="24"/>
              </w:rPr>
            </w:rPrChange>
          </w:rPr>
          <w:delText xml:space="preserve">: </w:delText>
        </w:r>
      </w:del>
    </w:p>
    <w:p w14:paraId="64D01062" w14:textId="3BD8C44B" w:rsidR="00077492" w:rsidRPr="000D3D9B" w:rsidRDefault="00077492">
      <w:pPr>
        <w:spacing w:line="240" w:lineRule="auto"/>
        <w:jc w:val="both"/>
        <w:rPr>
          <w:rFonts w:ascii="Times New Roman" w:hAnsi="Times New Roman" w:cs="Times New Roman"/>
          <w:b/>
          <w:sz w:val="24"/>
        </w:rPr>
        <w:pPrChange w:id="18"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19" w:author="Liu, Luyu" w:date="2020-07-29T17:09:00Z">
        <w:r w:rsidRPr="00351FFE" w:rsidDel="004756B0">
          <w:rPr>
            <w:rFonts w:ascii="Times New Roman" w:hAnsi="Times New Roman" w:cs="Times New Roman"/>
            <w:i/>
            <w:sz w:val="24"/>
          </w:rPr>
          <w:delText xml:space="preserve">floor </w:delText>
        </w:r>
      </w:del>
      <w:ins w:id="20"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1"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2"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23"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24"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25" w:author="Liu, Luyu" w:date="2020-07-20T23:14:00Z">
          <w:pPr>
            <w:spacing w:line="480" w:lineRule="auto"/>
          </w:pPr>
        </w:pPrChange>
      </w:pPr>
    </w:p>
    <w:p w14:paraId="152A343F" w14:textId="77777777" w:rsidR="00077492" w:rsidRPr="009457DC" w:rsidRDefault="00077492" w:rsidP="00456CA0">
      <w:pPr>
        <w:pStyle w:val="Subtitle"/>
        <w:pPrChange w:id="26" w:author="Liu, Luyu" w:date="2020-08-02T21:13:00Z">
          <w:pPr>
            <w:pStyle w:val="ListParagraph"/>
            <w:numPr>
              <w:numId w:val="2"/>
            </w:numPr>
            <w:spacing w:line="480" w:lineRule="auto"/>
            <w:ind w:left="360" w:hanging="360"/>
          </w:pPr>
        </w:pPrChange>
      </w:pPr>
      <w:r w:rsidRPr="009457DC">
        <w:t>Introduction</w:t>
      </w:r>
    </w:p>
    <w:p w14:paraId="0F2324D7" w14:textId="77777777" w:rsidR="00077492" w:rsidRDefault="00077492" w:rsidP="00456CA0">
      <w:pPr>
        <w:spacing w:line="240" w:lineRule="auto"/>
        <w:ind w:firstLine="720"/>
        <w:jc w:val="both"/>
        <w:rPr>
          <w:rFonts w:ascii="Times New Roman" w:hAnsi="Times New Roman" w:cs="Times New Roman"/>
          <w:sz w:val="24"/>
        </w:rPr>
        <w:pPrChange w:id="27" w:author="Liu, Luyu" w:date="2020-08-02T21:13:00Z">
          <w:pPr>
            <w:spacing w:line="480" w:lineRule="auto"/>
            <w:jc w:val="both"/>
          </w:pPr>
        </w:pPrChange>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1D1A5383" w14:textId="20854EEC" w:rsidR="00D81646" w:rsidDel="00D81646" w:rsidRDefault="00077492" w:rsidP="00D81646">
      <w:pPr>
        <w:spacing w:line="240" w:lineRule="auto"/>
        <w:jc w:val="both"/>
        <w:rPr>
          <w:del w:id="28" w:author="Liu, Luyu" w:date="2020-07-31T15:54:00Z"/>
          <w:moveTo w:id="29" w:author="Liu, Luyu" w:date="2020-07-31T15:54:00Z"/>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w:t>
      </w:r>
      <w:moveToRangeStart w:id="30" w:author="Liu, Luyu" w:date="2020-07-31T15:54:00Z" w:name="move47102151"/>
      <w:moveTo w:id="31" w:author="Liu, Luyu" w:date="2020-07-31T15:54:00Z">
        <w:r w:rsidR="00D81646">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w:t>
        </w:r>
      </w:moveTo>
      <w:ins w:id="32" w:author="Liu, Luyu" w:date="2020-07-31T15:54:00Z">
        <w:r w:rsidR="00D81646">
          <w:rPr>
            <w:rFonts w:ascii="Times New Roman" w:hAnsi="Times New Roman" w:cs="Times New Roman"/>
            <w:sz w:val="24"/>
          </w:rPr>
          <w:t xml:space="preserve">For example, </w:t>
        </w:r>
      </w:ins>
    </w:p>
    <w:moveToRangeEnd w:id="30"/>
    <w:p w14:paraId="3D0C9223" w14:textId="618DB7DE" w:rsidR="00F74D62" w:rsidRDefault="00077492" w:rsidP="00751F3B">
      <w:pPr>
        <w:spacing w:line="240" w:lineRule="auto"/>
        <w:jc w:val="both"/>
        <w:rPr>
          <w:ins w:id="33" w:author="Liu, Luyu" w:date="2020-07-31T15:35:00Z"/>
          <w:rFonts w:ascii="Times New Roman" w:hAnsi="Times New Roman" w:cs="Times New Roman" w:hint="eastAsia"/>
          <w:sz w:val="24"/>
        </w:rPr>
      </w:pPr>
      <w:del w:id="34" w:author="Liu, Luyu" w:date="2020-07-31T15:54:00Z">
        <w:r w:rsidDel="00D81646">
          <w:rPr>
            <w:rFonts w:ascii="Times New Roman" w:hAnsi="Times New Roman" w:cs="Times New Roman"/>
            <w:sz w:val="24"/>
          </w:rPr>
          <w:delText>I</w:delText>
        </w:r>
      </w:del>
      <w:ins w:id="35" w:author="Liu, Luyu" w:date="2020-07-31T15:54:00Z">
        <w:r w:rsidR="00D81646">
          <w:rPr>
            <w:rFonts w:ascii="Times New Roman" w:hAnsi="Times New Roman" w:cs="Times New Roman"/>
            <w:sz w:val="24"/>
          </w:rPr>
          <w:t>i</w:t>
        </w:r>
      </w:ins>
      <w:r>
        <w:rPr>
          <w:rFonts w:ascii="Times New Roman" w:hAnsi="Times New Roman" w:cs="Times New Roman"/>
          <w:sz w:val="24"/>
        </w:rPr>
        <w:t xml:space="preserve">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del w:id="36" w:author="Liu, Luyu" w:date="2020-07-31T15:53:00Z">
        <w:r w:rsidDel="00D81646">
          <w:rPr>
            <w:rFonts w:ascii="Times New Roman" w:hAnsi="Times New Roman" w:cs="Times New Roman"/>
            <w:sz w:val="24"/>
          </w:rPr>
          <w:delText xml:space="preserve"> </w:delText>
        </w:r>
      </w:del>
      <w:moveFromRangeStart w:id="37" w:author="Liu, Luyu" w:date="2020-07-31T15:54:00Z" w:name="move47102151"/>
      <w:moveFrom w:id="38" w:author="Liu, Luyu" w:date="2020-07-31T15:54:00Z">
        <w:r w:rsidDel="00F74D62">
          <w:rPr>
            <w:rFonts w:ascii="Times New Roman" w:hAnsi="Times New Roman" w:cs="Times New Roman"/>
            <w:sz w:val="24"/>
          </w:rPr>
          <w:t>The consequent drop in fare box revenue may lead to subsequent cuts in services, particularly since cash-strapped local governments may not have the ability to increase their support.</w:t>
        </w:r>
      </w:moveFrom>
      <w:moveFromRangeEnd w:id="37"/>
      <w:ins w:id="39" w:author="Liu, Luyu" w:date="2020-07-31T15:53:00Z">
        <w:r w:rsidR="00D81646">
          <w:rPr>
            <w:rFonts w:ascii="Times New Roman" w:hAnsi="Times New Roman" w:cs="Times New Roman"/>
            <w:sz w:val="24"/>
          </w:rPr>
          <w:t xml:space="preserve"> </w:t>
        </w:r>
      </w:ins>
      <w:ins w:id="40" w:author="Liu, Luyu" w:date="2020-08-02T15:34:00Z">
        <w:r w:rsidR="0003385A">
          <w:rPr>
            <w:rFonts w:ascii="Times New Roman" w:hAnsi="Times New Roman" w:cs="Times New Roman"/>
            <w:sz w:val="24"/>
          </w:rPr>
          <w:t xml:space="preserve">However, </w:t>
        </w:r>
      </w:ins>
      <w:ins w:id="41" w:author="Liu, Luyu" w:date="2020-08-02T15:35:00Z">
        <w:r w:rsidR="0003385A">
          <w:rPr>
            <w:rFonts w:ascii="Times New Roman" w:hAnsi="Times New Roman" w:cs="Times New Roman"/>
            <w:sz w:val="24"/>
          </w:rPr>
          <w:t xml:space="preserve">many </w:t>
        </w:r>
      </w:ins>
      <w:ins w:id="42" w:author="Liu, Luyu" w:date="2020-08-02T15:34:00Z">
        <w:r w:rsidR="0003385A">
          <w:rPr>
            <w:rFonts w:ascii="Times New Roman" w:hAnsi="Times New Roman" w:cs="Times New Roman"/>
            <w:sz w:val="24"/>
          </w:rPr>
          <w:t xml:space="preserve">transit authorities </w:t>
        </w:r>
      </w:ins>
      <w:ins w:id="43" w:author="Liu, Luyu" w:date="2020-08-02T15:38:00Z">
        <w:r w:rsidR="00F53F13">
          <w:rPr>
            <w:rFonts w:ascii="Times New Roman" w:hAnsi="Times New Roman" w:cs="Times New Roman"/>
            <w:sz w:val="24"/>
          </w:rPr>
          <w:t>do not</w:t>
        </w:r>
      </w:ins>
      <w:ins w:id="44" w:author="Liu, Luyu" w:date="2020-08-02T15:34:00Z">
        <w:r w:rsidR="0003385A">
          <w:rPr>
            <w:rFonts w:ascii="Times New Roman" w:hAnsi="Times New Roman" w:cs="Times New Roman"/>
            <w:sz w:val="24"/>
          </w:rPr>
          <w:t xml:space="preserve"> disclose ridership </w:t>
        </w:r>
      </w:ins>
      <w:ins w:id="45" w:author="Liu, Luyu" w:date="2020-08-02T15:36:00Z">
        <w:r w:rsidR="0003385A">
          <w:rPr>
            <w:rFonts w:ascii="Times New Roman" w:hAnsi="Times New Roman" w:cs="Times New Roman"/>
            <w:sz w:val="24"/>
          </w:rPr>
          <w:t xml:space="preserve">decline statistics </w:t>
        </w:r>
      </w:ins>
      <w:ins w:id="46" w:author="Liu, Luyu" w:date="2020-08-02T15:34:00Z">
        <w:r w:rsidR="0003385A">
          <w:rPr>
            <w:rFonts w:ascii="Times New Roman" w:hAnsi="Times New Roman" w:cs="Times New Roman"/>
            <w:sz w:val="24"/>
          </w:rPr>
          <w:t>and</w:t>
        </w:r>
      </w:ins>
      <w:ins w:id="47" w:author="Liu, Luyu" w:date="2020-08-02T15:36:00Z">
        <w:r w:rsidR="0003385A">
          <w:rPr>
            <w:rFonts w:ascii="Times New Roman" w:hAnsi="Times New Roman" w:cs="Times New Roman"/>
            <w:sz w:val="24"/>
          </w:rPr>
          <w:t xml:space="preserve"> different authorities </w:t>
        </w:r>
      </w:ins>
      <w:ins w:id="48" w:author="Liu, Luyu" w:date="2020-08-02T15:34:00Z">
        <w:r w:rsidR="0003385A">
          <w:rPr>
            <w:rFonts w:ascii="Times New Roman" w:hAnsi="Times New Roman" w:cs="Times New Roman"/>
            <w:sz w:val="24"/>
          </w:rPr>
          <w:t xml:space="preserve">report </w:t>
        </w:r>
      </w:ins>
      <w:ins w:id="49" w:author="Liu, Luyu" w:date="2020-08-02T15:36:00Z">
        <w:r w:rsidR="0003385A">
          <w:rPr>
            <w:rFonts w:ascii="Times New Roman" w:hAnsi="Times New Roman" w:cs="Times New Roman"/>
            <w:sz w:val="24"/>
          </w:rPr>
          <w:t xml:space="preserve">ridership </w:t>
        </w:r>
      </w:ins>
      <w:ins w:id="50" w:author="Liu, Luyu" w:date="2020-08-02T15:35:00Z">
        <w:r w:rsidR="0003385A">
          <w:rPr>
            <w:rFonts w:ascii="Times New Roman" w:hAnsi="Times New Roman" w:cs="Times New Roman"/>
            <w:sz w:val="24"/>
          </w:rPr>
          <w:t>in different format</w:t>
        </w:r>
      </w:ins>
      <w:ins w:id="51" w:author="Liu, Luyu" w:date="2020-08-02T15:38:00Z">
        <w:r w:rsidR="005A2709">
          <w:rPr>
            <w:rFonts w:ascii="Times New Roman" w:hAnsi="Times New Roman" w:cs="Times New Roman"/>
            <w:sz w:val="24"/>
          </w:rPr>
          <w:t>s</w:t>
        </w:r>
      </w:ins>
      <w:ins w:id="52" w:author="Liu, Luyu" w:date="2020-08-02T15:35:00Z">
        <w:r w:rsidR="0003385A">
          <w:rPr>
            <w:rFonts w:ascii="Times New Roman" w:hAnsi="Times New Roman" w:cs="Times New Roman"/>
            <w:sz w:val="24"/>
          </w:rPr>
          <w:t xml:space="preserve"> and definition</w:t>
        </w:r>
      </w:ins>
      <w:ins w:id="53" w:author="Liu, Luyu" w:date="2020-08-02T15:38:00Z">
        <w:r w:rsidR="005A2709">
          <w:rPr>
            <w:rFonts w:ascii="Times New Roman" w:hAnsi="Times New Roman" w:cs="Times New Roman"/>
            <w:sz w:val="24"/>
          </w:rPr>
          <w:t>s</w:t>
        </w:r>
      </w:ins>
      <w:ins w:id="54" w:author="Liu, Luyu" w:date="2020-08-02T15:35:00Z">
        <w:r w:rsidR="0003385A">
          <w:rPr>
            <w:rFonts w:ascii="Times New Roman" w:hAnsi="Times New Roman" w:cs="Times New Roman"/>
            <w:sz w:val="24"/>
          </w:rPr>
          <w:t xml:space="preserve">. </w:t>
        </w:r>
      </w:ins>
      <w:ins w:id="55" w:author="Liu, Luyu" w:date="2020-07-31T15:53:00Z">
        <w:r w:rsidR="00D81646">
          <w:rPr>
            <w:rFonts w:ascii="Times New Roman" w:hAnsi="Times New Roman" w:cs="Times New Roman"/>
            <w:sz w:val="24"/>
          </w:rPr>
          <w:t>Therefore,</w:t>
        </w:r>
      </w:ins>
      <w:ins w:id="56" w:author="Liu, Luyu" w:date="2020-07-31T15:33:00Z">
        <w:r w:rsidR="00F74D62">
          <w:rPr>
            <w:rFonts w:ascii="Times New Roman" w:hAnsi="Times New Roman" w:cs="Times New Roman"/>
            <w:sz w:val="24"/>
          </w:rPr>
          <w:t xml:space="preserve"> </w:t>
        </w:r>
      </w:ins>
      <w:ins w:id="57" w:author="Liu, Luyu" w:date="2020-07-31T15:30:00Z">
        <w:r w:rsidR="00F30C24">
          <w:rPr>
            <w:rFonts w:ascii="Times New Roman" w:hAnsi="Times New Roman" w:cs="Times New Roman"/>
            <w:sz w:val="24"/>
          </w:rPr>
          <w:t xml:space="preserve">there is an urgent need to quantify the </w:t>
        </w:r>
      </w:ins>
      <w:ins w:id="58" w:author="Liu, Luyu" w:date="2020-07-31T15:53:00Z">
        <w:r w:rsidR="00D81646">
          <w:rPr>
            <w:rFonts w:ascii="Times New Roman" w:hAnsi="Times New Roman" w:cs="Times New Roman"/>
            <w:sz w:val="24"/>
          </w:rPr>
          <w:t xml:space="preserve">highly heterogeneous </w:t>
        </w:r>
      </w:ins>
      <w:ins w:id="59" w:author="Liu, Luyu" w:date="2020-07-31T15:30:00Z">
        <w:r w:rsidR="00F30C24">
          <w:rPr>
            <w:rFonts w:ascii="Times New Roman" w:hAnsi="Times New Roman" w:cs="Times New Roman"/>
            <w:sz w:val="24"/>
          </w:rPr>
          <w:t>transit demand decline</w:t>
        </w:r>
      </w:ins>
      <w:ins w:id="60" w:author="Liu, Luyu" w:date="2020-07-31T15:31:00Z">
        <w:r w:rsidR="00F30C24">
          <w:rPr>
            <w:rFonts w:ascii="Times New Roman" w:hAnsi="Times New Roman" w:cs="Times New Roman"/>
            <w:sz w:val="24"/>
          </w:rPr>
          <w:t xml:space="preserve"> </w:t>
        </w:r>
      </w:ins>
      <w:ins w:id="61" w:author="Liu, Luyu" w:date="2020-08-02T16:40:00Z">
        <w:r w:rsidR="00F33037">
          <w:rPr>
            <w:rFonts w:ascii="Times New Roman" w:hAnsi="Times New Roman" w:cs="Times New Roman"/>
            <w:sz w:val="24"/>
          </w:rPr>
          <w:t xml:space="preserve">across the </w:t>
        </w:r>
        <w:r w:rsidR="003678DE">
          <w:rPr>
            <w:rFonts w:ascii="Times New Roman" w:hAnsi="Times New Roman" w:cs="Times New Roman"/>
            <w:sz w:val="24"/>
          </w:rPr>
          <w:t xml:space="preserve">nation </w:t>
        </w:r>
      </w:ins>
      <w:ins w:id="62" w:author="Liu, Luyu" w:date="2020-07-31T15:32:00Z">
        <w:r w:rsidR="00F74D62">
          <w:rPr>
            <w:rFonts w:ascii="Times New Roman" w:hAnsi="Times New Roman" w:cs="Times New Roman"/>
            <w:sz w:val="24"/>
          </w:rPr>
          <w:t>with</w:t>
        </w:r>
      </w:ins>
      <w:ins w:id="63" w:author="Liu, Luyu" w:date="2020-07-31T15:33:00Z">
        <w:r w:rsidR="00F74D62">
          <w:rPr>
            <w:rFonts w:ascii="Times New Roman" w:hAnsi="Times New Roman" w:cs="Times New Roman"/>
            <w:sz w:val="24"/>
          </w:rPr>
          <w:t xml:space="preserve"> robust </w:t>
        </w:r>
      </w:ins>
      <w:ins w:id="64" w:author="Liu, Luyu" w:date="2020-07-31T15:38:00Z">
        <w:r w:rsidR="00F74D62">
          <w:rPr>
            <w:rFonts w:ascii="Times New Roman" w:hAnsi="Times New Roman" w:cs="Times New Roman"/>
            <w:sz w:val="24"/>
          </w:rPr>
          <w:t xml:space="preserve">spatiotemporal </w:t>
        </w:r>
      </w:ins>
      <w:ins w:id="65" w:author="Liu, Luyu" w:date="2020-07-31T15:33:00Z">
        <w:r w:rsidR="00F74D62">
          <w:rPr>
            <w:rFonts w:ascii="Times New Roman" w:hAnsi="Times New Roman" w:cs="Times New Roman"/>
            <w:sz w:val="24"/>
          </w:rPr>
          <w:t>measures</w:t>
        </w:r>
      </w:ins>
      <w:ins w:id="66" w:author="Liu, Luyu" w:date="2020-08-02T15:38:00Z">
        <w:r w:rsidR="00591BCA">
          <w:rPr>
            <w:rFonts w:ascii="Times New Roman" w:hAnsi="Times New Roman" w:cs="Times New Roman"/>
            <w:sz w:val="24"/>
          </w:rPr>
          <w:t xml:space="preserve"> and </w:t>
        </w:r>
      </w:ins>
      <w:ins w:id="67" w:author="Liu, Luyu" w:date="2020-08-02T15:43:00Z">
        <w:r w:rsidR="00E71C09">
          <w:rPr>
            <w:rFonts w:ascii="Times New Roman" w:hAnsi="Times New Roman" w:cs="Times New Roman"/>
            <w:sz w:val="24"/>
          </w:rPr>
          <w:t xml:space="preserve">accessible </w:t>
        </w:r>
      </w:ins>
      <w:ins w:id="68" w:author="Liu, Luyu" w:date="2020-08-02T15:38:00Z">
        <w:r w:rsidR="00591BCA">
          <w:rPr>
            <w:rFonts w:ascii="Times New Roman" w:hAnsi="Times New Roman" w:cs="Times New Roman"/>
            <w:sz w:val="24"/>
          </w:rPr>
          <w:t>homogeneous data</w:t>
        </w:r>
      </w:ins>
      <w:ins w:id="69" w:author="Liu, Luyu" w:date="2020-07-31T15:57:00Z">
        <w:r w:rsidR="00FC5EF1">
          <w:rPr>
            <w:rFonts w:ascii="Times New Roman" w:hAnsi="Times New Roman" w:cs="Times New Roman"/>
            <w:sz w:val="24"/>
          </w:rPr>
          <w:t>. T</w:t>
        </w:r>
        <w:r w:rsidR="00F811DE">
          <w:rPr>
            <w:rFonts w:ascii="Times New Roman" w:hAnsi="Times New Roman" w:cs="Times New Roman"/>
            <w:sz w:val="24"/>
          </w:rPr>
          <w:t xml:space="preserve">hese measures </w:t>
        </w:r>
        <w:r w:rsidR="00FC5EF1">
          <w:rPr>
            <w:rFonts w:ascii="Times New Roman" w:hAnsi="Times New Roman" w:cs="Times New Roman"/>
            <w:sz w:val="24"/>
          </w:rPr>
          <w:t xml:space="preserve">can provide crucial </w:t>
        </w:r>
      </w:ins>
      <w:ins w:id="70" w:author="Liu, Luyu" w:date="2020-08-02T15:39:00Z">
        <w:r w:rsidR="00601772">
          <w:rPr>
            <w:rFonts w:ascii="Times New Roman" w:hAnsi="Times New Roman" w:cs="Times New Roman"/>
            <w:sz w:val="24"/>
          </w:rPr>
          <w:t>insight</w:t>
        </w:r>
      </w:ins>
      <w:ins w:id="71" w:author="Liu, Luyu" w:date="2020-08-02T15:43:00Z">
        <w:r w:rsidR="009A5D7D">
          <w:rPr>
            <w:rFonts w:ascii="Times New Roman" w:hAnsi="Times New Roman" w:cs="Times New Roman"/>
            <w:sz w:val="24"/>
          </w:rPr>
          <w:t>s</w:t>
        </w:r>
      </w:ins>
      <w:ins w:id="72" w:author="Liu, Luyu" w:date="2020-08-02T15:39:00Z">
        <w:r w:rsidR="00601772">
          <w:rPr>
            <w:rFonts w:ascii="Times New Roman" w:hAnsi="Times New Roman" w:cs="Times New Roman"/>
            <w:sz w:val="24"/>
          </w:rPr>
          <w:t xml:space="preserve"> </w:t>
        </w:r>
        <w:r w:rsidR="00741C77">
          <w:rPr>
            <w:rFonts w:ascii="Times New Roman" w:hAnsi="Times New Roman" w:cs="Times New Roman"/>
            <w:sz w:val="24"/>
          </w:rPr>
          <w:t>into</w:t>
        </w:r>
      </w:ins>
      <w:ins w:id="73" w:author="Liu, Luyu" w:date="2020-07-31T16:30:00Z">
        <w:r w:rsidR="00290C45">
          <w:rPr>
            <w:rFonts w:ascii="Times New Roman" w:hAnsi="Times New Roman" w:cs="Times New Roman"/>
            <w:sz w:val="24"/>
          </w:rPr>
          <w:t xml:space="preserve"> </w:t>
        </w:r>
      </w:ins>
      <w:ins w:id="74" w:author="Liu, Luyu" w:date="2020-08-02T16:41:00Z">
        <w:r w:rsidR="00F811DE">
          <w:rPr>
            <w:rFonts w:ascii="Times New Roman" w:hAnsi="Times New Roman" w:cs="Times New Roman"/>
            <w:sz w:val="24"/>
          </w:rPr>
          <w:t xml:space="preserve">different dimensions of </w:t>
        </w:r>
      </w:ins>
      <w:ins w:id="75" w:author="Liu, Luyu" w:date="2020-07-31T16:30:00Z">
        <w:r w:rsidR="00290C45">
          <w:rPr>
            <w:rFonts w:ascii="Times New Roman" w:hAnsi="Times New Roman" w:cs="Times New Roman"/>
            <w:sz w:val="24"/>
          </w:rPr>
          <w:t>transit usage during the pandemic</w:t>
        </w:r>
        <w:r w:rsidR="00F811DE">
          <w:rPr>
            <w:rFonts w:ascii="Times New Roman" w:hAnsi="Times New Roman" w:cs="Times New Roman"/>
            <w:sz w:val="24"/>
          </w:rPr>
          <w:t>, including the</w:t>
        </w:r>
      </w:ins>
      <w:ins w:id="76" w:author="Liu, Luyu" w:date="2020-08-02T16:43:00Z">
        <w:r w:rsidR="00F811DE">
          <w:rPr>
            <w:rFonts w:ascii="Times New Roman" w:hAnsi="Times New Roman" w:cs="Times New Roman"/>
            <w:sz w:val="24"/>
          </w:rPr>
          <w:t xml:space="preserve"> limit</w:t>
        </w:r>
      </w:ins>
      <w:ins w:id="77" w:author="Liu, Luyu" w:date="2020-07-31T16:30:00Z">
        <w:r w:rsidR="00F811DE">
          <w:rPr>
            <w:rFonts w:ascii="Times New Roman" w:hAnsi="Times New Roman" w:cs="Times New Roman"/>
            <w:sz w:val="24"/>
          </w:rPr>
          <w:t xml:space="preserve">, the </w:t>
        </w:r>
        <w:r w:rsidR="00F811DE">
          <w:rPr>
            <w:rFonts w:ascii="Times New Roman" w:hAnsi="Times New Roman" w:cs="Times New Roman"/>
            <w:sz w:val="24"/>
          </w:rPr>
          <w:lastRenderedPageBreak/>
          <w:t xml:space="preserve">start and end, and the speed </w:t>
        </w:r>
      </w:ins>
      <w:ins w:id="78" w:author="Liu, Luyu" w:date="2020-08-02T16:43:00Z">
        <w:r w:rsidR="00F811DE">
          <w:rPr>
            <w:rFonts w:ascii="Times New Roman" w:hAnsi="Times New Roman" w:cs="Times New Roman"/>
            <w:sz w:val="24"/>
          </w:rPr>
          <w:t xml:space="preserve">of the transit demand decline. The </w:t>
        </w:r>
      </w:ins>
      <w:ins w:id="79" w:author="Liu, Luyu" w:date="2020-08-02T16:44:00Z">
        <w:r w:rsidR="00F811DE">
          <w:rPr>
            <w:rFonts w:ascii="Times New Roman" w:hAnsi="Times New Roman" w:cs="Times New Roman"/>
            <w:sz w:val="24"/>
          </w:rPr>
          <w:t xml:space="preserve">spatial distribution of </w:t>
        </w:r>
      </w:ins>
      <w:ins w:id="80" w:author="Liu, Luyu" w:date="2020-08-02T18:00:00Z">
        <w:r w:rsidR="009A300F">
          <w:rPr>
            <w:rFonts w:ascii="Times New Roman" w:hAnsi="Times New Roman" w:cs="Times New Roman" w:hint="eastAsia"/>
            <w:sz w:val="24"/>
          </w:rPr>
          <w:t>the</w:t>
        </w:r>
        <w:r w:rsidR="009A300F">
          <w:rPr>
            <w:rFonts w:ascii="Times New Roman" w:hAnsi="Times New Roman" w:cs="Times New Roman"/>
            <w:sz w:val="24"/>
          </w:rPr>
          <w:t xml:space="preserve"> </w:t>
        </w:r>
      </w:ins>
      <w:ins w:id="81" w:author="Liu, Luyu" w:date="2020-08-02T16:44:00Z">
        <w:r w:rsidR="00F811DE">
          <w:rPr>
            <w:rFonts w:ascii="Times New Roman" w:hAnsi="Times New Roman" w:cs="Times New Roman"/>
            <w:sz w:val="24"/>
          </w:rPr>
          <w:t xml:space="preserve">measures is also very important </w:t>
        </w:r>
      </w:ins>
      <w:ins w:id="82" w:author="Liu, Luyu" w:date="2020-07-31T16:30:00Z">
        <w:r w:rsidR="001E1146">
          <w:rPr>
            <w:rFonts w:ascii="Times New Roman" w:hAnsi="Times New Roman" w:cs="Times New Roman"/>
            <w:sz w:val="24"/>
          </w:rPr>
          <w:t>for future</w:t>
        </w:r>
        <w:r w:rsidR="00290C45">
          <w:rPr>
            <w:rFonts w:ascii="Times New Roman" w:hAnsi="Times New Roman" w:cs="Times New Roman"/>
            <w:sz w:val="24"/>
          </w:rPr>
          <w:t xml:space="preserve"> </w:t>
        </w:r>
      </w:ins>
      <w:ins w:id="83" w:author="Liu, Luyu" w:date="2020-07-31T16:05:00Z">
        <w:r w:rsidR="00762774">
          <w:rPr>
            <w:rFonts w:ascii="Times New Roman" w:hAnsi="Times New Roman" w:cs="Times New Roman" w:hint="eastAsia"/>
            <w:sz w:val="24"/>
          </w:rPr>
          <w:t>stra</w:t>
        </w:r>
        <w:r w:rsidR="00762774">
          <w:rPr>
            <w:rFonts w:ascii="Times New Roman" w:hAnsi="Times New Roman" w:cs="Times New Roman"/>
            <w:sz w:val="24"/>
          </w:rPr>
          <w:t>t</w:t>
        </w:r>
      </w:ins>
      <w:ins w:id="84" w:author="Liu, Luyu" w:date="2020-07-31T16:06:00Z">
        <w:r w:rsidR="00762774">
          <w:rPr>
            <w:rFonts w:ascii="Times New Roman" w:hAnsi="Times New Roman" w:cs="Times New Roman"/>
            <w:sz w:val="24"/>
          </w:rPr>
          <w:t xml:space="preserve">egic </w:t>
        </w:r>
      </w:ins>
      <w:ins w:id="85" w:author="Liu, Luyu" w:date="2020-07-31T15:54:00Z">
        <w:r w:rsidR="00D81646">
          <w:rPr>
            <w:rFonts w:ascii="Times New Roman" w:hAnsi="Times New Roman" w:cs="Times New Roman"/>
            <w:sz w:val="24"/>
          </w:rPr>
          <w:t>transit planning</w:t>
        </w:r>
      </w:ins>
      <w:ins w:id="86" w:author="Liu, Luyu" w:date="2020-07-31T16:14:00Z">
        <w:r w:rsidR="00070B50">
          <w:rPr>
            <w:rFonts w:ascii="Times New Roman" w:hAnsi="Times New Roman" w:cs="Times New Roman"/>
            <w:sz w:val="24"/>
          </w:rPr>
          <w:t xml:space="preserve"> and administration</w:t>
        </w:r>
      </w:ins>
      <w:ins w:id="87" w:author="Liu, Luyu" w:date="2020-07-31T15:54:00Z">
        <w:r w:rsidR="00D81646">
          <w:rPr>
            <w:rFonts w:ascii="Times New Roman" w:hAnsi="Times New Roman" w:cs="Times New Roman"/>
            <w:sz w:val="24"/>
          </w:rPr>
          <w:t>.</w:t>
        </w:r>
      </w:ins>
    </w:p>
    <w:p w14:paraId="5248F850" w14:textId="256E4C7B" w:rsidR="00077492" w:rsidRDefault="00077492" w:rsidP="0097739B">
      <w:pPr>
        <w:spacing w:line="240" w:lineRule="auto"/>
        <w:ind w:firstLine="720"/>
        <w:jc w:val="both"/>
        <w:rPr>
          <w:rFonts w:ascii="Times New Roman" w:hAnsi="Times New Roman" w:cs="Times New Roman"/>
          <w:sz w:val="24"/>
        </w:rPr>
        <w:pPrChange w:id="88" w:author="Liu, Luyu" w:date="2020-07-31T16:50:00Z">
          <w:pPr>
            <w:spacing w:line="480" w:lineRule="auto"/>
            <w:jc w:val="both"/>
          </w:pPr>
        </w:pPrChange>
      </w:pPr>
      <w:del w:id="89" w:author="Liu, Luyu" w:date="2020-07-31T15:31:00Z">
        <w:r w:rsidDel="00F30C24">
          <w:rPr>
            <w:rFonts w:ascii="Times New Roman" w:hAnsi="Times New Roman" w:cs="Times New Roman"/>
            <w:sz w:val="24"/>
          </w:rPr>
          <w:delText xml:space="preserve"> </w:delText>
        </w:r>
      </w:del>
      <w:ins w:id="90" w:author="Liu, Luyu" w:date="2020-07-31T15:55:00Z">
        <w:r w:rsidR="00CD338B">
          <w:rPr>
            <w:rFonts w:ascii="Times New Roman" w:hAnsi="Times New Roman" w:cs="Times New Roman"/>
            <w:sz w:val="24"/>
          </w:rPr>
          <w:t>B</w:t>
        </w:r>
        <w:r w:rsidR="008E523F">
          <w:rPr>
            <w:rFonts w:ascii="Times New Roman" w:hAnsi="Times New Roman" w:cs="Times New Roman"/>
            <w:sz w:val="24"/>
          </w:rPr>
          <w:t>esides spatiotemporal</w:t>
        </w:r>
        <w:r w:rsidR="00D81646">
          <w:rPr>
            <w:rFonts w:ascii="Times New Roman" w:hAnsi="Times New Roman" w:cs="Times New Roman"/>
            <w:sz w:val="24"/>
          </w:rPr>
          <w:t xml:space="preserve"> differences, </w:t>
        </w:r>
      </w:ins>
      <w:del w:id="91" w:author="Liu, Luyu" w:date="2020-07-31T12:16:00Z">
        <w:r w:rsidDel="00FC1479">
          <w:rPr>
            <w:rFonts w:ascii="Times New Roman" w:hAnsi="Times New Roman" w:cs="Times New Roman"/>
            <w:sz w:val="24"/>
          </w:rPr>
          <w:delText>T</w:delText>
        </w:r>
      </w:del>
      <w:ins w:id="92" w:author="Liu, Luyu" w:date="2020-07-31T12:16:00Z">
        <w:r w:rsidR="00FC1479">
          <w:rPr>
            <w:rFonts w:ascii="Times New Roman" w:hAnsi="Times New Roman" w:cs="Times New Roman"/>
            <w:sz w:val="24"/>
          </w:rPr>
          <w:t>t</w:t>
        </w:r>
      </w:ins>
      <w:r>
        <w:rPr>
          <w:rFonts w:ascii="Times New Roman" w:hAnsi="Times New Roman" w:cs="Times New Roman"/>
          <w:sz w:val="24"/>
        </w:rPr>
        <w:t xml:space="preserve">he decline in ridership is </w:t>
      </w:r>
      <w:ins w:id="93" w:author="Liu, Luyu" w:date="2020-07-31T15:56:00Z">
        <w:r w:rsidR="00CD338B">
          <w:rPr>
            <w:rFonts w:ascii="Times New Roman" w:hAnsi="Times New Roman" w:cs="Times New Roman"/>
            <w:sz w:val="24"/>
          </w:rPr>
          <w:t xml:space="preserve">moreover </w:t>
        </w:r>
      </w:ins>
      <w:r>
        <w:rPr>
          <w:rFonts w:ascii="Times New Roman" w:hAnsi="Times New Roman" w:cs="Times New Roman"/>
          <w:sz w:val="24"/>
        </w:rPr>
        <w:t>unequal across social dimensions</w:t>
      </w:r>
      <w:ins w:id="94" w:author="Liu, Luyu" w:date="2020-07-31T15:32:00Z">
        <w:r w:rsidR="00F30C24">
          <w:rPr>
            <w:rFonts w:ascii="Times New Roman" w:hAnsi="Times New Roman" w:cs="Times New Roman"/>
            <w:sz w:val="24"/>
          </w:rPr>
          <w:t>,</w:t>
        </w:r>
      </w:ins>
      <w:r>
        <w:rPr>
          <w:rFonts w:ascii="Times New Roman" w:hAnsi="Times New Roman" w:cs="Times New Roman"/>
          <w:sz w:val="24"/>
        </w:rPr>
        <w:t xml:space="preserve">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w:t>
      </w:r>
      <w:ins w:id="95" w:author="Liu, Luyu" w:date="2020-07-31T14:46:00Z">
        <w:r w:rsidR="00751F3B">
          <w:rPr>
            <w:rFonts w:ascii="Times New Roman" w:hAnsi="Times New Roman" w:cs="Times New Roman"/>
            <w:sz w:val="24"/>
          </w:rPr>
          <w:t xml:space="preserve"> </w:t>
        </w:r>
      </w:ins>
      <w:ins w:id="96" w:author="Liu, Luyu" w:date="2020-07-31T16:14:00Z">
        <w:r w:rsidR="00A1299D">
          <w:rPr>
            <w:rFonts w:ascii="Times New Roman" w:hAnsi="Times New Roman" w:cs="Times New Roman"/>
            <w:sz w:val="24"/>
          </w:rPr>
          <w:t xml:space="preserve">It </w:t>
        </w:r>
      </w:ins>
      <w:ins w:id="97" w:author="Liu, Luyu" w:date="2020-07-31T16:29:00Z">
        <w:r w:rsidR="002A5EC0">
          <w:rPr>
            <w:rFonts w:ascii="Times New Roman" w:hAnsi="Times New Roman" w:cs="Times New Roman"/>
            <w:sz w:val="24"/>
          </w:rPr>
          <w:t xml:space="preserve">is extremely important to </w:t>
        </w:r>
      </w:ins>
      <w:ins w:id="98" w:author="Liu, Luyu" w:date="2020-07-31T16:41:00Z">
        <w:r w:rsidR="00544D0B">
          <w:rPr>
            <w:rFonts w:ascii="Times New Roman" w:hAnsi="Times New Roman" w:cs="Times New Roman"/>
            <w:sz w:val="24"/>
          </w:rPr>
          <w:t xml:space="preserve">investigate </w:t>
        </w:r>
      </w:ins>
      <w:ins w:id="99" w:author="Liu, Luyu" w:date="2020-07-31T16:42:00Z">
        <w:r w:rsidR="00544D0B">
          <w:rPr>
            <w:rFonts w:ascii="Times New Roman" w:hAnsi="Times New Roman" w:cs="Times New Roman"/>
            <w:sz w:val="24"/>
          </w:rPr>
          <w:t xml:space="preserve">the measures’ </w:t>
        </w:r>
      </w:ins>
      <w:ins w:id="100" w:author="Liu, Luyu" w:date="2020-07-31T16:41:00Z">
        <w:r w:rsidR="00544D0B">
          <w:rPr>
            <w:rFonts w:ascii="Times New Roman" w:hAnsi="Times New Roman" w:cs="Times New Roman"/>
            <w:sz w:val="24"/>
          </w:rPr>
          <w:t>connections to different demographic factors</w:t>
        </w:r>
      </w:ins>
      <w:ins w:id="101" w:author="Liu, Luyu" w:date="2020-07-31T16:42:00Z">
        <w:r w:rsidR="00544D0B">
          <w:rPr>
            <w:rFonts w:ascii="Times New Roman" w:hAnsi="Times New Roman" w:cs="Times New Roman"/>
            <w:sz w:val="24"/>
          </w:rPr>
          <w:t>,</w:t>
        </w:r>
      </w:ins>
      <w:ins w:id="102" w:author="Liu, Luyu" w:date="2020-07-31T16:43:00Z">
        <w:r w:rsidR="00544D0B">
          <w:rPr>
            <w:rFonts w:ascii="Times New Roman" w:hAnsi="Times New Roman" w:cs="Times New Roman"/>
            <w:sz w:val="24"/>
          </w:rPr>
          <w:t xml:space="preserve"> especially </w:t>
        </w:r>
      </w:ins>
      <w:ins w:id="103" w:author="Liu, Luyu" w:date="2020-07-31T16:47:00Z">
        <w:r w:rsidR="00544D0B">
          <w:rPr>
            <w:rFonts w:ascii="Times New Roman" w:hAnsi="Times New Roman" w:cs="Times New Roman"/>
            <w:sz w:val="24"/>
          </w:rPr>
          <w:t xml:space="preserve">for </w:t>
        </w:r>
      </w:ins>
      <w:ins w:id="104" w:author="Liu, Luyu" w:date="2020-07-31T16:43:00Z">
        <w:r w:rsidR="00544D0B">
          <w:rPr>
            <w:rFonts w:ascii="Times New Roman" w:hAnsi="Times New Roman" w:cs="Times New Roman"/>
            <w:sz w:val="24"/>
          </w:rPr>
          <w:t xml:space="preserve">underprivileged </w:t>
        </w:r>
      </w:ins>
      <w:ins w:id="105" w:author="Liu, Luyu" w:date="2020-07-31T16:47:00Z">
        <w:r w:rsidR="00544D0B">
          <w:rPr>
            <w:rFonts w:ascii="Times New Roman" w:hAnsi="Times New Roman" w:cs="Times New Roman"/>
            <w:sz w:val="24"/>
          </w:rPr>
          <w:t>population</w:t>
        </w:r>
      </w:ins>
      <w:ins w:id="106" w:author="Liu, Luyu" w:date="2020-07-31T16:48:00Z">
        <w:r w:rsidR="00544D0B">
          <w:rPr>
            <w:rFonts w:ascii="Times New Roman" w:hAnsi="Times New Roman" w:cs="Times New Roman"/>
            <w:sz w:val="24"/>
          </w:rPr>
          <w:t>s</w:t>
        </w:r>
      </w:ins>
      <w:ins w:id="107" w:author="Liu, Luyu" w:date="2020-07-31T16:47:00Z">
        <w:r w:rsidR="00544D0B">
          <w:rPr>
            <w:rFonts w:ascii="Times New Roman" w:hAnsi="Times New Roman" w:cs="Times New Roman"/>
            <w:sz w:val="24"/>
          </w:rPr>
          <w:t xml:space="preserve"> </w:t>
        </w:r>
      </w:ins>
      <w:ins w:id="108" w:author="Liu, Luyu" w:date="2020-07-31T16:43:00Z">
        <w:r w:rsidR="00544D0B">
          <w:rPr>
            <w:rFonts w:ascii="Times New Roman" w:hAnsi="Times New Roman" w:cs="Times New Roman"/>
            <w:sz w:val="24"/>
          </w:rPr>
          <w:t xml:space="preserve">such as </w:t>
        </w:r>
      </w:ins>
      <w:ins w:id="109" w:author="Liu, Luyu" w:date="2020-07-31T16:53:00Z">
        <w:r w:rsidR="00DA0B4A">
          <w:rPr>
            <w:rFonts w:ascii="Times New Roman" w:hAnsi="Times New Roman" w:cs="Times New Roman"/>
            <w:sz w:val="24"/>
          </w:rPr>
          <w:t xml:space="preserve">essential </w:t>
        </w:r>
      </w:ins>
      <w:ins w:id="110" w:author="Liu, Luyu" w:date="2020-07-31T16:48:00Z">
        <w:r w:rsidR="00544D0B">
          <w:rPr>
            <w:rFonts w:ascii="Times New Roman" w:hAnsi="Times New Roman" w:cs="Times New Roman"/>
            <w:sz w:val="24"/>
          </w:rPr>
          <w:t xml:space="preserve">workers, </w:t>
        </w:r>
      </w:ins>
      <w:ins w:id="111" w:author="Liu, Luyu" w:date="2020-07-31T16:52:00Z">
        <w:r w:rsidR="00820C6F">
          <w:rPr>
            <w:rFonts w:ascii="Times New Roman" w:hAnsi="Times New Roman" w:cs="Times New Roman"/>
            <w:sz w:val="24"/>
          </w:rPr>
          <w:t>ethnic minorities</w:t>
        </w:r>
      </w:ins>
      <w:ins w:id="112" w:author="Liu, Luyu" w:date="2020-07-31T16:49:00Z">
        <w:r w:rsidR="00544D0B">
          <w:rPr>
            <w:rFonts w:ascii="Times New Roman" w:hAnsi="Times New Roman" w:cs="Times New Roman"/>
            <w:sz w:val="24"/>
          </w:rPr>
          <w:t>, Female, and senior people.</w:t>
        </w:r>
      </w:ins>
      <w:del w:id="113" w:author="Liu, Luyu" w:date="2020-07-31T14:46:00Z">
        <w:r w:rsidDel="00751F3B">
          <w:rPr>
            <w:rFonts w:ascii="Times New Roman" w:hAnsi="Times New Roman" w:cs="Times New Roman"/>
            <w:sz w:val="24"/>
          </w:rPr>
          <w:delText xml:space="preserve"> </w:delText>
        </w:r>
      </w:del>
    </w:p>
    <w:p w14:paraId="2A660706" w14:textId="1820A063" w:rsidR="00AA080F" w:rsidRDefault="00077492">
      <w:pPr>
        <w:spacing w:line="240" w:lineRule="auto"/>
        <w:jc w:val="both"/>
        <w:rPr>
          <w:ins w:id="114" w:author="Liu, Luyu" w:date="2020-07-31T17:03:00Z"/>
          <w:rFonts w:ascii="Times New Roman" w:hAnsi="Times New Roman" w:cs="Times New Roman"/>
          <w:sz w:val="24"/>
        </w:rPr>
        <w:pPrChange w:id="115" w:author="Liu, Luyu" w:date="2020-07-20T23:14:00Z">
          <w:pPr>
            <w:spacing w:line="480" w:lineRule="auto"/>
            <w:jc w:val="both"/>
          </w:pPr>
        </w:pPrChange>
      </w:pPr>
      <w:r>
        <w:rPr>
          <w:rFonts w:ascii="Times New Roman" w:hAnsi="Times New Roman" w:cs="Times New Roman"/>
          <w:sz w:val="24"/>
        </w:rPr>
        <w:tab/>
      </w:r>
      <w:ins w:id="116" w:author="Liu, Luyu" w:date="2020-07-31T17:06:00Z">
        <w:r w:rsidR="00593F10">
          <w:rPr>
            <w:rFonts w:ascii="Times New Roman" w:hAnsi="Times New Roman" w:cs="Times New Roman"/>
            <w:sz w:val="24"/>
          </w:rPr>
          <w:t xml:space="preserve">There are </w:t>
        </w:r>
      </w:ins>
      <w:ins w:id="117" w:author="Liu, Luyu" w:date="2020-07-31T17:08:00Z">
        <w:r w:rsidR="00593F10">
          <w:rPr>
            <w:rFonts w:ascii="Times New Roman" w:hAnsi="Times New Roman" w:cs="Times New Roman"/>
            <w:sz w:val="24"/>
          </w:rPr>
          <w:t xml:space="preserve">already </w:t>
        </w:r>
      </w:ins>
      <w:ins w:id="118" w:author="Liu, Luyu" w:date="2020-07-31T17:09:00Z">
        <w:r w:rsidR="00CC7F95">
          <w:rPr>
            <w:rFonts w:ascii="Times New Roman" w:hAnsi="Times New Roman" w:cs="Times New Roman"/>
            <w:sz w:val="24"/>
          </w:rPr>
          <w:t xml:space="preserve">several </w:t>
        </w:r>
      </w:ins>
      <w:ins w:id="119" w:author="Liu, Luyu" w:date="2020-07-31T17:06:00Z">
        <w:r w:rsidR="00593F10">
          <w:rPr>
            <w:rFonts w:ascii="Times New Roman" w:hAnsi="Times New Roman" w:cs="Times New Roman"/>
            <w:sz w:val="24"/>
          </w:rPr>
          <w:t>studies that investi</w:t>
        </w:r>
      </w:ins>
      <w:ins w:id="120" w:author="Liu, Luyu" w:date="2020-07-31T17:07:00Z">
        <w:r w:rsidR="00593F10">
          <w:rPr>
            <w:rFonts w:ascii="Times New Roman" w:hAnsi="Times New Roman" w:cs="Times New Roman"/>
            <w:sz w:val="24"/>
          </w:rPr>
          <w:t>gated the impact of a pandemic on the transit systems</w:t>
        </w:r>
      </w:ins>
      <w:ins w:id="121" w:author="Liu, Luyu" w:date="2020-07-31T17:09:00Z">
        <w:r w:rsidR="00E6336F">
          <w:rPr>
            <w:rFonts w:ascii="Times New Roman" w:hAnsi="Times New Roman" w:cs="Times New Roman"/>
            <w:sz w:val="24"/>
          </w:rPr>
          <w:t xml:space="preserve"> </w:t>
        </w:r>
      </w:ins>
      <w:ins w:id="122" w:author="Liu, Luyu" w:date="2020-07-31T17:11:00Z">
        <w:r w:rsidR="00215B64">
          <w:rPr>
            <w:rFonts w:ascii="Times New Roman" w:hAnsi="Times New Roman" w:cs="Times New Roman"/>
            <w:sz w:val="24"/>
          </w:rPr>
          <w:t xml:space="preserve">in </w:t>
        </w:r>
      </w:ins>
      <w:ins w:id="123" w:author="Liu, Luyu" w:date="2020-07-31T17:09:00Z">
        <w:r w:rsidR="00E6336F">
          <w:rPr>
            <w:rFonts w:ascii="Times New Roman" w:hAnsi="Times New Roman" w:cs="Times New Roman"/>
            <w:sz w:val="24"/>
          </w:rPr>
          <w:t>Asian cities</w:t>
        </w:r>
      </w:ins>
      <w:ins w:id="124" w:author="Liu, Luyu" w:date="2020-07-31T17:11:00Z">
        <w:r w:rsidR="002B24EC">
          <w:rPr>
            <w:rFonts w:ascii="Times New Roman" w:hAnsi="Times New Roman" w:cs="Times New Roman"/>
            <w:sz w:val="24"/>
          </w:rPr>
          <w:t xml:space="preserve"> </w:t>
        </w:r>
      </w:ins>
      <w:ins w:id="125" w:author="Liu, Luyu" w:date="2020-08-02T12:26:00Z">
        <w:r w:rsidR="008B65FF">
          <w:rPr>
            <w:rFonts w:ascii="Times New Roman" w:hAnsi="Times New Roman" w:cs="Times New Roman"/>
            <w:sz w:val="24"/>
          </w:rPr>
          <w:t>during</w:t>
        </w:r>
      </w:ins>
      <w:ins w:id="126" w:author="Liu, Luyu" w:date="2020-07-31T17:11:00Z">
        <w:r w:rsidR="002B24EC">
          <w:rPr>
            <w:rFonts w:ascii="Times New Roman" w:hAnsi="Times New Roman" w:cs="Times New Roman"/>
            <w:sz w:val="24"/>
          </w:rPr>
          <w:t xml:space="preserve"> past pandemics</w:t>
        </w:r>
      </w:ins>
      <w:ins w:id="127" w:author="Liu, Luyu" w:date="2020-07-31T17:09:00Z">
        <w:r w:rsidR="00E6336F">
          <w:rPr>
            <w:rFonts w:ascii="Times New Roman" w:hAnsi="Times New Roman" w:cs="Times New Roman"/>
            <w:sz w:val="24"/>
          </w:rPr>
          <w:t xml:space="preserve">. </w:t>
        </w:r>
      </w:ins>
      <w:del w:id="128" w:author="Liu, Luyu" w:date="2020-07-31T16:59:00Z">
        <w:r w:rsidDel="00F95316">
          <w:rPr>
            <w:rFonts w:ascii="Times New Roman" w:hAnsi="Times New Roman" w:cs="Times New Roman"/>
            <w:sz w:val="24"/>
          </w:rPr>
          <w:delText>In addition to the closing of businesses</w:delText>
        </w:r>
      </w:del>
      <w:del w:id="129" w:author="Liu, Luyu" w:date="2020-07-31T15:01:00Z">
        <w:r w:rsidDel="00DC02FD">
          <w:rPr>
            <w:rFonts w:ascii="Times New Roman" w:hAnsi="Times New Roman" w:cs="Times New Roman"/>
            <w:sz w:val="24"/>
          </w:rPr>
          <w:delText>,</w:delText>
        </w:r>
      </w:del>
      <w:del w:id="130"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r>
        <w:rPr>
          <w:rFonts w:ascii="Times New Roman" w:hAnsi="Times New Roman" w:cs="Times New Roman"/>
          <w:sz w:val="24"/>
        </w:rPr>
        <w:t xml:space="preserve">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t>
      </w:r>
      <w:del w:id="131" w:author="Liu, Luyu" w:date="2020-07-31T17:10:00Z">
        <w:r w:rsidDel="00E6336F">
          <w:rPr>
            <w:rFonts w:ascii="Times New Roman" w:hAnsi="Times New Roman" w:cs="Times New Roman"/>
            <w:sz w:val="24"/>
          </w:rPr>
          <w:delText>fear of the pandemic significantly influenced travel behavior. T</w:delText>
        </w:r>
      </w:del>
      <w:ins w:id="132" w:author="Liu, Luyu" w:date="2020-07-31T17:10:00Z">
        <w:r w:rsidR="00E6336F">
          <w:rPr>
            <w:rFonts w:ascii="Times New Roman" w:hAnsi="Times New Roman" w:cs="Times New Roman"/>
            <w:sz w:val="24"/>
          </w:rPr>
          <w:t>t</w:t>
        </w:r>
      </w:ins>
      <w:r>
        <w:rPr>
          <w:rFonts w:ascii="Times New Roman" w:hAnsi="Times New Roman" w:cs="Times New Roman"/>
          <w:sz w:val="24"/>
        </w:rPr>
        <w:t>he ability for people to change their daily routine</w:t>
      </w:r>
      <w:ins w:id="133" w:author="Liu, Luyu" w:date="2020-07-31T17:10:00Z">
        <w:r w:rsidR="00E6336F">
          <w:rPr>
            <w:rFonts w:ascii="Times New Roman" w:hAnsi="Times New Roman" w:cs="Times New Roman"/>
            <w:sz w:val="24"/>
          </w:rPr>
          <w:t>,</w:t>
        </w:r>
      </w:ins>
      <w:r>
        <w:rPr>
          <w:rFonts w:ascii="Times New Roman" w:hAnsi="Times New Roman" w:cs="Times New Roman"/>
          <w:sz w:val="24"/>
        </w:rPr>
        <w:t xml:space="preserve"> measured by land value and regional characteristics</w:t>
      </w:r>
      <w:ins w:id="134" w:author="Liu, Luyu" w:date="2020-07-31T17:10:00Z">
        <w:r w:rsidR="00E6336F">
          <w:rPr>
            <w:rFonts w:ascii="Times New Roman" w:hAnsi="Times New Roman" w:cs="Times New Roman"/>
            <w:sz w:val="24"/>
          </w:rPr>
          <w:t>,</w:t>
        </w:r>
      </w:ins>
      <w:r>
        <w:rPr>
          <w:rFonts w:ascii="Times New Roman" w:hAnsi="Times New Roman" w:cs="Times New Roman"/>
          <w:sz w:val="24"/>
        </w:rPr>
        <w:t xml:space="preserve">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ins w:id="135" w:author="Liu, Luyu" w:date="2020-07-31T17:06:00Z">
        <w:r w:rsidR="00593F10">
          <w:rPr>
            <w:rFonts w:ascii="Times New Roman" w:hAnsi="Times New Roman" w:cs="Times New Roman"/>
            <w:sz w:val="24"/>
          </w:rPr>
          <w:t xml:space="preserve">However, </w:t>
        </w:r>
      </w:ins>
      <w:ins w:id="136" w:author="Liu, Luyu" w:date="2020-07-31T17:14:00Z">
        <w:r w:rsidR="0013248A">
          <w:rPr>
            <w:rFonts w:ascii="Times New Roman" w:hAnsi="Times New Roman" w:cs="Times New Roman"/>
            <w:sz w:val="24"/>
          </w:rPr>
          <w:t xml:space="preserve">the literature is </w:t>
        </w:r>
      </w:ins>
      <w:ins w:id="137" w:author="Liu, Luyu" w:date="2020-07-31T17:15:00Z">
        <w:r w:rsidR="0013248A">
          <w:rPr>
            <w:rFonts w:ascii="Times New Roman" w:hAnsi="Times New Roman" w:cs="Times New Roman"/>
            <w:sz w:val="24"/>
          </w:rPr>
          <w:t xml:space="preserve">still </w:t>
        </w:r>
      </w:ins>
      <w:ins w:id="138" w:author="Liu, Luyu" w:date="2020-07-31T17:14:00Z">
        <w:r w:rsidR="0013248A">
          <w:rPr>
            <w:rFonts w:ascii="Times New Roman" w:hAnsi="Times New Roman" w:cs="Times New Roman"/>
            <w:sz w:val="24"/>
          </w:rPr>
          <w:t xml:space="preserve">very scarce: </w:t>
        </w:r>
      </w:ins>
      <w:ins w:id="139" w:author="Liu, Luyu" w:date="2020-07-31T17:15:00Z">
        <w:r w:rsidR="0013248A">
          <w:rPr>
            <w:rFonts w:ascii="Times New Roman" w:hAnsi="Times New Roman" w:cs="Times New Roman"/>
            <w:sz w:val="24"/>
          </w:rPr>
          <w:t xml:space="preserve">no </w:t>
        </w:r>
      </w:ins>
      <w:ins w:id="140" w:author="Liu, Luyu" w:date="2020-07-31T17:10:00Z">
        <w:r w:rsidR="00477C77">
          <w:rPr>
            <w:rFonts w:ascii="Times New Roman" w:hAnsi="Times New Roman" w:cs="Times New Roman"/>
            <w:sz w:val="24"/>
          </w:rPr>
          <w:t xml:space="preserve">studies systematically </w:t>
        </w:r>
      </w:ins>
      <w:ins w:id="141" w:author="Liu, Luyu" w:date="2020-07-31T17:11:00Z">
        <w:r w:rsidR="00477C77">
          <w:rPr>
            <w:rFonts w:ascii="Times New Roman" w:hAnsi="Times New Roman" w:cs="Times New Roman"/>
            <w:sz w:val="24"/>
          </w:rPr>
          <w:t xml:space="preserve">investigated </w:t>
        </w:r>
        <w:r w:rsidR="0013248A">
          <w:rPr>
            <w:rFonts w:ascii="Times New Roman" w:hAnsi="Times New Roman" w:cs="Times New Roman"/>
            <w:sz w:val="24"/>
          </w:rPr>
          <w:t>a pandemic</w:t>
        </w:r>
      </w:ins>
      <w:ins w:id="142" w:author="Liu, Luyu" w:date="2020-07-31T17:12:00Z">
        <w:r w:rsidR="0013248A">
          <w:rPr>
            <w:rFonts w:ascii="Times New Roman" w:hAnsi="Times New Roman" w:cs="Times New Roman"/>
            <w:sz w:val="24"/>
          </w:rPr>
          <w:t xml:space="preserve">’s impact on transit </w:t>
        </w:r>
      </w:ins>
      <w:ins w:id="143" w:author="Liu, Luyu" w:date="2020-08-02T15:28:00Z">
        <w:r w:rsidR="0049221F">
          <w:rPr>
            <w:rFonts w:ascii="Times New Roman" w:hAnsi="Times New Roman" w:cs="Times New Roman"/>
            <w:sz w:val="24"/>
          </w:rPr>
          <w:t xml:space="preserve">demand </w:t>
        </w:r>
      </w:ins>
      <w:ins w:id="144" w:author="Liu, Luyu" w:date="2020-08-02T15:17:00Z">
        <w:r w:rsidR="002B4D79">
          <w:rPr>
            <w:rFonts w:ascii="Times New Roman" w:hAnsi="Times New Roman" w:cs="Times New Roman"/>
            <w:sz w:val="24"/>
          </w:rPr>
          <w:t xml:space="preserve">on the national scale and </w:t>
        </w:r>
      </w:ins>
      <w:ins w:id="145" w:author="Liu, Luyu" w:date="2020-07-31T17:17:00Z">
        <w:r w:rsidR="0013248A">
          <w:rPr>
            <w:rFonts w:ascii="Times New Roman" w:hAnsi="Times New Roman" w:cs="Times New Roman"/>
            <w:sz w:val="24"/>
          </w:rPr>
          <w:t>in</w:t>
        </w:r>
      </w:ins>
      <w:ins w:id="146" w:author="Liu, Luyu" w:date="2020-08-02T15:15:00Z">
        <w:r w:rsidR="008E37A7">
          <w:rPr>
            <w:rFonts w:ascii="Times New Roman" w:hAnsi="Times New Roman" w:cs="Times New Roman"/>
            <w:sz w:val="24"/>
          </w:rPr>
          <w:t xml:space="preserve"> the context of</w:t>
        </w:r>
      </w:ins>
      <w:ins w:id="147" w:author="Liu, Luyu" w:date="2020-07-31T17:17:00Z">
        <w:r w:rsidR="0013248A">
          <w:rPr>
            <w:rFonts w:ascii="Times New Roman" w:hAnsi="Times New Roman" w:cs="Times New Roman"/>
            <w:sz w:val="24"/>
          </w:rPr>
          <w:t xml:space="preserve"> North America</w:t>
        </w:r>
      </w:ins>
      <w:ins w:id="148" w:author="Liu, Luyu" w:date="2020-07-31T17:15:00Z">
        <w:r w:rsidR="0013248A">
          <w:rPr>
            <w:rFonts w:ascii="Times New Roman" w:hAnsi="Times New Roman" w:cs="Times New Roman"/>
            <w:sz w:val="24"/>
          </w:rPr>
          <w:t>, due to the</w:t>
        </w:r>
      </w:ins>
      <w:ins w:id="149" w:author="Liu, Luyu" w:date="2020-07-31T17:16:00Z">
        <w:r w:rsidR="0013248A">
          <w:rPr>
            <w:rFonts w:ascii="Times New Roman" w:hAnsi="Times New Roman" w:cs="Times New Roman"/>
            <w:sz w:val="24"/>
          </w:rPr>
          <w:t xml:space="preserve"> lack of accessible empirical data</w:t>
        </w:r>
      </w:ins>
      <w:ins w:id="150" w:author="Liu, Luyu" w:date="2020-08-02T15:28:00Z">
        <w:r w:rsidR="001E1146">
          <w:rPr>
            <w:rFonts w:ascii="Times New Roman" w:hAnsi="Times New Roman" w:cs="Times New Roman"/>
            <w:sz w:val="24"/>
          </w:rPr>
          <w:t>.</w:t>
        </w:r>
      </w:ins>
      <w:ins w:id="151" w:author="Liu, Luyu" w:date="2020-08-02T12:40:00Z">
        <w:r w:rsidR="00043B09">
          <w:rPr>
            <w:rFonts w:ascii="Times New Roman" w:hAnsi="Times New Roman" w:cs="Times New Roman"/>
            <w:sz w:val="24"/>
          </w:rPr>
          <w:t xml:space="preserve"> </w:t>
        </w:r>
      </w:ins>
    </w:p>
    <w:p w14:paraId="3296B288" w14:textId="633A2DF4" w:rsidR="00E828B8" w:rsidDel="00E828B8" w:rsidRDefault="00E828B8">
      <w:pPr>
        <w:spacing w:line="240" w:lineRule="auto"/>
        <w:jc w:val="both"/>
        <w:rPr>
          <w:del w:id="152" w:author="Liu, Luyu" w:date="2020-07-31T17:03:00Z"/>
          <w:rFonts w:ascii="Times New Roman" w:hAnsi="Times New Roman" w:cs="Times New Roman"/>
          <w:sz w:val="24"/>
        </w:rPr>
        <w:pPrChange w:id="153" w:author="Liu, Luyu" w:date="2020-07-20T23:14:00Z">
          <w:pPr>
            <w:spacing w:line="480" w:lineRule="auto"/>
            <w:jc w:val="both"/>
          </w:pPr>
        </w:pPrChange>
      </w:pPr>
    </w:p>
    <w:p w14:paraId="26531A78" w14:textId="52D9F983" w:rsidR="00077492" w:rsidRPr="00292C3D" w:rsidRDefault="00077492">
      <w:pPr>
        <w:spacing w:line="240" w:lineRule="auto"/>
        <w:ind w:firstLine="720"/>
        <w:jc w:val="both"/>
        <w:rPr>
          <w:rFonts w:ascii="Times New Roman" w:hAnsi="Times New Roman" w:cs="Times New Roman"/>
          <w:sz w:val="24"/>
        </w:rPr>
        <w:pPrChange w:id="154" w:author="Liu, Luyu" w:date="2020-07-20T23:14:00Z">
          <w:pPr>
            <w:spacing w:line="480" w:lineRule="auto"/>
            <w:ind w:firstLine="720"/>
            <w:jc w:val="both"/>
          </w:pPr>
        </w:pPrChange>
      </w:pPr>
      <w:r>
        <w:rPr>
          <w:rFonts w:ascii="Times New Roman" w:hAnsi="Times New Roman" w:cs="Times New Roman"/>
          <w:sz w:val="24"/>
        </w:rPr>
        <w:t>COVID-19 provides an unfortunate but imperative juncture to understand the differential impacts of a major shock such as a pandemic on public transit</w:t>
      </w:r>
      <w:del w:id="155" w:author="Liu, Luyu" w:date="2020-07-31T11:51:00Z">
        <w:r w:rsidDel="007E3F5C">
          <w:rPr>
            <w:rFonts w:ascii="Times New Roman" w:hAnsi="Times New Roman" w:cs="Times New Roman"/>
            <w:sz w:val="24"/>
          </w:rPr>
          <w:delText>.</w:delText>
        </w:r>
      </w:del>
      <w:r>
        <w:rPr>
          <w:rFonts w:ascii="Times New Roman" w:hAnsi="Times New Roman" w:cs="Times New Roman"/>
          <w:sz w:val="24"/>
        </w:rPr>
        <w:t xml:space="preserve">. In this study, we </w:t>
      </w:r>
      <w:r w:rsidRPr="00292C3D">
        <w:rPr>
          <w:rFonts w:ascii="Times New Roman" w:hAnsi="Times New Roman" w:cs="Times New Roman"/>
          <w:sz w:val="24"/>
        </w:rPr>
        <w:t>use</w:t>
      </w:r>
      <w:ins w:id="156" w:author="Liu, Luyu" w:date="2020-08-02T21:39:00Z">
        <w:r w:rsidR="00601710">
          <w:rPr>
            <w:rFonts w:ascii="Times New Roman" w:hAnsi="Times New Roman" w:cs="Times New Roman"/>
            <w:sz w:val="24"/>
          </w:rPr>
          <w:t>d</w:t>
        </w:r>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w:t>
      </w:r>
      <w:ins w:id="157" w:author="Liu, Luyu" w:date="2020-08-02T16:10:00Z">
        <w:r w:rsidR="00F04299">
          <w:rPr>
            <w:rFonts w:ascii="Times New Roman" w:hAnsi="Times New Roman" w:cs="Times New Roman"/>
            <w:sz w:val="24"/>
          </w:rPr>
          <w:t xml:space="preserve">113 </w:t>
        </w:r>
      </w:ins>
      <w:r>
        <w:rPr>
          <w:rFonts w:ascii="Times New Roman" w:hAnsi="Times New Roman" w:cs="Times New Roman"/>
          <w:sz w:val="24"/>
        </w:rPr>
        <w:t xml:space="preserve">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158" w:author="Liu, Luyu" w:date="2020-07-29T17:09:00Z">
        <w:r w:rsidRPr="009457DC" w:rsidDel="004756B0">
          <w:rPr>
            <w:rFonts w:ascii="Times New Roman" w:hAnsi="Times New Roman" w:cs="Times New Roman"/>
            <w:i/>
            <w:sz w:val="24"/>
          </w:rPr>
          <w:delText xml:space="preserve">floor </w:delText>
        </w:r>
      </w:del>
      <w:ins w:id="159"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160"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161"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conduct</w:t>
      </w:r>
      <w:ins w:id="162" w:author="Liu, Luyu" w:date="2020-08-02T21:39:00Z">
        <w:r w:rsidR="00C1577D">
          <w:rPr>
            <w:rFonts w:ascii="Times New Roman" w:hAnsi="Times New Roman" w:cs="Times New Roman"/>
            <w:sz w:val="24"/>
          </w:rPr>
          <w:t>ed</w:t>
        </w:r>
      </w:ins>
      <w:r>
        <w:rPr>
          <w:rFonts w:ascii="Times New Roman" w:hAnsi="Times New Roman" w:cs="Times New Roman"/>
          <w:sz w:val="24"/>
        </w:rPr>
        <w:t xml:space="preserve"> regression and correlation analyses relating the </w:t>
      </w:r>
      <w:del w:id="163" w:author="Liu, Luyu" w:date="2020-07-29T17:10:00Z">
        <w:r w:rsidDel="004756B0">
          <w:rPr>
            <w:rFonts w:ascii="Times New Roman" w:hAnsi="Times New Roman" w:cs="Times New Roman"/>
            <w:sz w:val="24"/>
          </w:rPr>
          <w:delText xml:space="preserve">floor </w:delText>
        </w:r>
      </w:del>
      <w:ins w:id="164"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values and decay rates to socioeconomic and demographic factors in each community. We also compare</w:t>
      </w:r>
      <w:ins w:id="165" w:author="Liu, Luyu" w:date="2020-08-02T21:39:00Z">
        <w:r w:rsidR="00581AB5">
          <w:rPr>
            <w:rFonts w:ascii="Times New Roman" w:hAnsi="Times New Roman" w:cs="Times New Roman"/>
            <w:sz w:val="24"/>
          </w:rPr>
          <w:t>d</w:t>
        </w:r>
      </w:ins>
      <w:r>
        <w:rPr>
          <w:rFonts w:ascii="Times New Roman" w:hAnsi="Times New Roman" w:cs="Times New Roman"/>
          <w:sz w:val="24"/>
        </w:rPr>
        <w:t xml:space="preserve"> the distance between the cliff/</w:t>
      </w:r>
      <w:del w:id="166" w:author="Liu, Luyu" w:date="2020-07-29T17:10:00Z">
        <w:r w:rsidDel="004756B0">
          <w:rPr>
            <w:rFonts w:ascii="Times New Roman" w:hAnsi="Times New Roman" w:cs="Times New Roman"/>
            <w:sz w:val="24"/>
          </w:rPr>
          <w:delText xml:space="preserve">floor </w:delText>
        </w:r>
      </w:del>
      <w:ins w:id="167"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168" w:author="Liu, Luyu" w:date="2020-08-02T21:39:00Z">
        <w:r w:rsidR="007D7210">
          <w:rPr>
            <w:rFonts w:ascii="Times New Roman" w:hAnsi="Times New Roman" w:cs="Times New Roman"/>
            <w:sz w:val="24"/>
          </w:rPr>
          <w:t>d</w:t>
        </w:r>
      </w:ins>
      <w:r>
        <w:rPr>
          <w:rFonts w:ascii="Times New Roman" w:hAnsi="Times New Roman" w:cs="Times New Roman"/>
          <w:sz w:val="24"/>
        </w:rPr>
        <w:t xml:space="preserve"> hourly transit demand data to capture COVID-19’s impact on daily patterns of transit demand; we measure</w:t>
      </w:r>
      <w:ins w:id="169" w:author="Liu, Luyu" w:date="2020-08-02T21:39:00Z">
        <w:r w:rsidR="002B0DCA">
          <w:rPr>
            <w:rFonts w:ascii="Times New Roman" w:hAnsi="Times New Roman" w:cs="Times New Roman"/>
            <w:sz w:val="24"/>
          </w:rPr>
          <w:t>d</w:t>
        </w:r>
      </w:ins>
      <w:r>
        <w:rPr>
          <w:rFonts w:ascii="Times New Roman" w:hAnsi="Times New Roman" w:cs="Times New Roman"/>
          <w:sz w:val="24"/>
        </w:rPr>
        <w:t xml:space="preserve"> the similarity of hourly demand profiles during the COVID-19 pandemic compared to the adjusted normal demand profiles. We conclude that COVID-19 had major impacts on transit systems in different dimensions and demonstrate the social equity issue of transit usage during the pandemic; we propose some future directions for transit studies in the context of pandemics.</w:t>
      </w:r>
    </w:p>
    <w:p w14:paraId="5D2B3DD7" w14:textId="77777777" w:rsidR="00077492" w:rsidRDefault="00077492">
      <w:pPr>
        <w:spacing w:line="240" w:lineRule="auto"/>
        <w:rPr>
          <w:rFonts w:ascii="Times New Roman" w:hAnsi="Times New Roman" w:cs="Times New Roman"/>
          <w:sz w:val="24"/>
        </w:rPr>
        <w:pPrChange w:id="170" w:author="Liu, Luyu" w:date="2020-07-20T23:14:00Z">
          <w:pPr>
            <w:spacing w:line="480" w:lineRule="auto"/>
          </w:pPr>
        </w:pPrChange>
      </w:pPr>
    </w:p>
    <w:p w14:paraId="5EF04F8C" w14:textId="77777777" w:rsidR="00077492" w:rsidRDefault="00077492" w:rsidP="00FF2732">
      <w:pPr>
        <w:pStyle w:val="Subtitle"/>
        <w:pPrChange w:id="171" w:author="Liu, Luyu" w:date="2020-08-02T21:14:00Z">
          <w:pPr>
            <w:pStyle w:val="ListParagraph"/>
            <w:numPr>
              <w:numId w:val="2"/>
            </w:numPr>
            <w:spacing w:line="480" w:lineRule="auto"/>
            <w:ind w:left="360" w:hanging="360"/>
          </w:pPr>
        </w:pPrChange>
      </w:pPr>
      <w:r w:rsidRPr="009457DC">
        <w:t>Data and methods</w:t>
      </w:r>
    </w:p>
    <w:p w14:paraId="4428A405" w14:textId="2871D171" w:rsidR="00077492" w:rsidRPr="009457DC" w:rsidRDefault="00077492" w:rsidP="00D2338B">
      <w:pPr>
        <w:spacing w:line="240" w:lineRule="auto"/>
        <w:ind w:firstLine="720"/>
        <w:jc w:val="both"/>
        <w:rPr>
          <w:rFonts w:ascii="Times New Roman" w:hAnsi="Times New Roman" w:cs="Times New Roman"/>
          <w:sz w:val="24"/>
        </w:rPr>
        <w:pPrChange w:id="172" w:author="Liu, Luyu" w:date="2020-08-02T21:20:00Z">
          <w:pPr>
            <w:spacing w:line="480" w:lineRule="auto"/>
            <w:jc w:val="both"/>
          </w:pPr>
        </w:pPrChange>
      </w:pPr>
      <w:r>
        <w:rPr>
          <w:rFonts w:ascii="Times New Roman" w:hAnsi="Times New Roman" w:cs="Times New Roman"/>
          <w:sz w:val="24"/>
        </w:rPr>
        <w:lastRenderedPageBreak/>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173" w:author="Liu, Luyu" w:date="2020-07-29T17:12:00Z">
        <w:r w:rsidDel="00D75BD2">
          <w:rPr>
            <w:rFonts w:ascii="Times New Roman" w:hAnsi="Times New Roman" w:cs="Times New Roman"/>
            <w:i/>
            <w:sz w:val="24"/>
          </w:rPr>
          <w:delText>floor</w:delText>
        </w:r>
      </w:del>
      <w:ins w:id="174"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w:t>
      </w:r>
      <w:del w:id="175" w:author="Liu, Luyu" w:date="2020-07-29T17:12:00Z">
        <w:r w:rsidDel="00D75BD2">
          <w:rPr>
            <w:rFonts w:ascii="Times New Roman" w:hAnsi="Times New Roman" w:cs="Times New Roman"/>
            <w:i/>
            <w:sz w:val="24"/>
          </w:rPr>
          <w:delText>floor</w:delText>
        </w:r>
      </w:del>
      <w:ins w:id="176"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Finally, we investigate the morning and afternoon rush hour’s shift due to COVID-19.</w:t>
      </w:r>
      <w:del w:id="177" w:author="Liu, Luyu" w:date="2020-08-02T21:40:00Z">
        <w:r w:rsidDel="009A07A2">
          <w:rPr>
            <w:rFonts w:ascii="Times New Roman" w:hAnsi="Times New Roman" w:cs="Times New Roman"/>
            <w:sz w:val="24"/>
          </w:rPr>
          <w:delText xml:space="preserve">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178" w:author="Liu, Luyu" w:date="2020-07-20T23:14:00Z">
          <w:pPr>
            <w:pStyle w:val="ListParagraph"/>
            <w:spacing w:line="480" w:lineRule="auto"/>
            <w:ind w:left="360"/>
          </w:pPr>
        </w:pPrChange>
      </w:pPr>
    </w:p>
    <w:p w14:paraId="575B9A16" w14:textId="77777777" w:rsidR="00077492" w:rsidRPr="00FF2732" w:rsidDel="00FF2732" w:rsidRDefault="00077492" w:rsidP="00FF2732">
      <w:pPr>
        <w:spacing w:line="240" w:lineRule="auto"/>
        <w:rPr>
          <w:del w:id="179" w:author="Liu, Luyu" w:date="2020-08-02T21:16:00Z"/>
          <w:rStyle w:val="SubtleEmphasis"/>
          <w:rPrChange w:id="180" w:author="Liu, Luyu" w:date="2020-08-02T21:15:00Z">
            <w:rPr>
              <w:del w:id="181" w:author="Liu, Luyu" w:date="2020-08-02T21:16:00Z"/>
            </w:rPr>
          </w:rPrChange>
        </w:rPr>
        <w:pPrChange w:id="182" w:author="Liu, Luyu" w:date="2020-08-02T21:14:00Z">
          <w:pPr>
            <w:pStyle w:val="ListParagraph"/>
            <w:numPr>
              <w:ilvl w:val="1"/>
              <w:numId w:val="2"/>
            </w:numPr>
            <w:spacing w:line="480" w:lineRule="auto"/>
            <w:ind w:left="360" w:hanging="360"/>
          </w:pPr>
        </w:pPrChange>
      </w:pPr>
      <w:del w:id="183" w:author="Liu, Luyu" w:date="2020-08-02T21:14:00Z">
        <w:r w:rsidRPr="00FF2732" w:rsidDel="00FF2732">
          <w:rPr>
            <w:rStyle w:val="SubtleEmphasis"/>
            <w:rPrChange w:id="184" w:author="Liu, Luyu" w:date="2020-08-02T21:15:00Z">
              <w:rPr/>
            </w:rPrChange>
          </w:rPr>
          <w:delText xml:space="preserve"> </w:delText>
        </w:r>
      </w:del>
      <w:r w:rsidRPr="00FF2732">
        <w:rPr>
          <w:rStyle w:val="SubtleEmphasis"/>
          <w:rPrChange w:id="185" w:author="Liu, Luyu" w:date="2020-08-02T21:15:00Z">
            <w:rPr/>
          </w:rPrChange>
        </w:rPr>
        <w:t>Data sources</w:t>
      </w:r>
    </w:p>
    <w:p w14:paraId="703326BD" w14:textId="77777777" w:rsidR="00077492" w:rsidRPr="00FF2732" w:rsidRDefault="00077492" w:rsidP="00FF2732">
      <w:pPr>
        <w:spacing w:line="240" w:lineRule="auto"/>
        <w:rPr>
          <w:rFonts w:ascii="Times New Roman" w:hAnsi="Times New Roman" w:cs="Times New Roman"/>
          <w:b/>
          <w:sz w:val="24"/>
          <w:rPrChange w:id="186" w:author="Liu, Luyu" w:date="2020-08-02T21:16:00Z">
            <w:rPr/>
          </w:rPrChange>
        </w:rPr>
        <w:pPrChange w:id="187" w:author="Liu, Luyu" w:date="2020-08-02T21:16:00Z">
          <w:pPr>
            <w:pStyle w:val="ListParagraph"/>
            <w:spacing w:line="480" w:lineRule="auto"/>
            <w:ind w:left="360"/>
          </w:pPr>
        </w:pPrChange>
      </w:pPr>
    </w:p>
    <w:p w14:paraId="75621E50" w14:textId="77777777" w:rsidR="00077492" w:rsidRPr="00FF2732" w:rsidRDefault="00077492" w:rsidP="00FF2732">
      <w:pPr>
        <w:spacing w:line="240" w:lineRule="auto"/>
        <w:jc w:val="both"/>
        <w:rPr>
          <w:rStyle w:val="Emphasis"/>
          <w:rPrChange w:id="188" w:author="Liu, Luyu" w:date="2020-08-02T21:17:00Z">
            <w:rPr/>
          </w:rPrChange>
        </w:rPr>
        <w:pPrChange w:id="189" w:author="Liu, Luyu" w:date="2020-08-02T21:16:00Z">
          <w:pPr>
            <w:pStyle w:val="ListParagraph"/>
            <w:numPr>
              <w:ilvl w:val="2"/>
              <w:numId w:val="2"/>
            </w:numPr>
            <w:spacing w:line="480" w:lineRule="auto"/>
            <w:ind w:hanging="720"/>
            <w:jc w:val="both"/>
          </w:pPr>
        </w:pPrChange>
      </w:pPr>
      <w:r w:rsidRPr="00FF2732">
        <w:rPr>
          <w:rStyle w:val="Emphasis"/>
          <w:rPrChange w:id="190" w:author="Liu, Luyu" w:date="2020-08-02T21:17:00Z">
            <w:rPr/>
          </w:rPrChange>
        </w:rPr>
        <w:t>Transit demand</w:t>
      </w:r>
    </w:p>
    <w:p w14:paraId="5031D46E" w14:textId="407049E9" w:rsidR="00077492" w:rsidRPr="009457DC" w:rsidRDefault="00077492" w:rsidP="00D2338B">
      <w:pPr>
        <w:spacing w:line="240" w:lineRule="auto"/>
        <w:ind w:firstLine="720"/>
        <w:jc w:val="both"/>
        <w:rPr>
          <w:rFonts w:ascii="Times New Roman" w:hAnsi="Times New Roman" w:cs="Times New Roman"/>
          <w:sz w:val="24"/>
        </w:rPr>
        <w:pPrChange w:id="191"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192" w:author="Liu, Luyu" w:date="2020-08-02T21:47:00Z">
        <w:r w:rsidR="00C43A94">
          <w:rPr>
            <w:rFonts w:ascii="Times New Roman" w:hAnsi="Times New Roman" w:cs="Times New Roman"/>
            <w:sz w:val="24"/>
          </w:rPr>
          <w:t>d</w:t>
        </w:r>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w:t>
      </w:r>
      <w:ins w:id="193" w:author="Liu, Luyu" w:date="2020-08-02T21:47:00Z">
        <w:r w:rsidR="00636611">
          <w:rPr>
            <w:rFonts w:ascii="Times New Roman" w:hAnsi="Times New Roman" w:cs="Times New Roman"/>
            <w:sz w:val="24"/>
          </w:rPr>
          <w:t>d</w:t>
        </w:r>
      </w:ins>
      <w:r w:rsidRPr="009457DC">
        <w:rPr>
          <w:rFonts w:ascii="Times New Roman" w:hAnsi="Times New Roman" w:cs="Times New Roman"/>
          <w:sz w:val="24"/>
        </w:rPr>
        <w:t xml:space="preserv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2AB9E186" w:rsidR="00077492" w:rsidRDefault="00077492">
      <w:pPr>
        <w:spacing w:line="240" w:lineRule="auto"/>
        <w:ind w:firstLine="720"/>
        <w:jc w:val="both"/>
        <w:rPr>
          <w:rFonts w:ascii="Times New Roman" w:hAnsi="Times New Roman" w:cs="Times New Roman"/>
          <w:sz w:val="24"/>
        </w:rPr>
        <w:pPrChange w:id="194" w:author="Liu, Luyu" w:date="2020-07-20T23:14:00Z">
          <w:pPr>
            <w:spacing w:line="480" w:lineRule="auto"/>
            <w:ind w:firstLine="720"/>
            <w:jc w:val="both"/>
          </w:pPr>
        </w:pPrChange>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w:t>
      </w:r>
      <w:ins w:id="195" w:author="Liu, Luyu" w:date="2020-08-02T21:48:00Z">
        <w:r w:rsidR="005A2387">
          <w:rPr>
            <w:rFonts w:ascii="Times New Roman" w:hAnsi="Times New Roman" w:cs="Times New Roman"/>
            <w:sz w:val="24"/>
          </w:rPr>
          <w:t>d</w:t>
        </w:r>
      </w:ins>
      <w:r>
        <w:rPr>
          <w:rFonts w:ascii="Times New Roman" w:hAnsi="Times New Roman" w:cs="Times New Roman"/>
          <w:sz w:val="24"/>
        </w:rPr>
        <w:t xml:space="preserv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w:t>
      </w:r>
      <w:ins w:id="196" w:author="Liu, Luyu" w:date="2020-08-02T21:48:00Z">
        <w:r w:rsidR="00756A46">
          <w:rPr>
            <w:rFonts w:ascii="Times New Roman" w:hAnsi="Times New Roman" w:cs="Times New Roman"/>
            <w:sz w:val="24"/>
          </w:rPr>
          <w:t>d</w:t>
        </w:r>
      </w:ins>
      <w:r>
        <w:rPr>
          <w:rFonts w:ascii="Times New Roman" w:hAnsi="Times New Roman" w:cs="Times New Roman"/>
          <w:sz w:val="24"/>
        </w:rPr>
        <w:t xml:space="preserv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p>
    <w:p w14:paraId="3B122AC9" w14:textId="77777777" w:rsidR="00077492" w:rsidRDefault="00077492">
      <w:pPr>
        <w:spacing w:line="240" w:lineRule="auto"/>
        <w:ind w:firstLine="720"/>
        <w:jc w:val="both"/>
        <w:rPr>
          <w:rFonts w:ascii="Times New Roman" w:hAnsi="Times New Roman" w:cs="Times New Roman"/>
          <w:sz w:val="24"/>
        </w:rPr>
        <w:pPrChange w:id="197" w:author="Liu, Luyu" w:date="2020-07-20T23:14:00Z">
          <w:pPr>
            <w:spacing w:line="480" w:lineRule="auto"/>
            <w:ind w:firstLine="720"/>
            <w:jc w:val="both"/>
          </w:pPr>
        </w:pPrChange>
      </w:pPr>
      <w:r>
        <w:rPr>
          <w:rFonts w:ascii="Times New Roman" w:hAnsi="Times New Roman" w:cs="Times New Roman"/>
          <w:sz w:val="24"/>
        </w:rPr>
        <w:lastRenderedPageBreak/>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198" w:author="Liu, Luyu" w:date="2020-07-20T23:14:00Z">
          <w:pPr>
            <w:spacing w:line="480" w:lineRule="auto"/>
          </w:pPr>
        </w:pPrChange>
      </w:pPr>
    </w:p>
    <w:p w14:paraId="78E4F25A" w14:textId="77777777" w:rsidR="00077492" w:rsidRPr="00FF2732" w:rsidRDefault="00077492" w:rsidP="00FF2732">
      <w:pPr>
        <w:spacing w:line="240" w:lineRule="auto"/>
        <w:jc w:val="both"/>
        <w:rPr>
          <w:rStyle w:val="Emphasis"/>
          <w:rPrChange w:id="199" w:author="Liu, Luyu" w:date="2020-08-02T21:17:00Z">
            <w:rPr>
              <w:rFonts w:ascii="Times New Roman" w:hAnsi="Times New Roman" w:cs="Times New Roman"/>
              <w:sz w:val="24"/>
            </w:rPr>
          </w:rPrChange>
        </w:rPr>
        <w:pPrChange w:id="200" w:author="Liu, Luyu" w:date="2020-08-02T21:17:00Z">
          <w:pPr>
            <w:pStyle w:val="ListParagraph"/>
            <w:numPr>
              <w:ilvl w:val="2"/>
              <w:numId w:val="2"/>
            </w:numPr>
            <w:spacing w:line="480" w:lineRule="auto"/>
            <w:ind w:hanging="720"/>
            <w:jc w:val="both"/>
          </w:pPr>
        </w:pPrChange>
      </w:pPr>
      <w:r w:rsidRPr="00FF2732">
        <w:rPr>
          <w:rStyle w:val="Emphasis"/>
          <w:rPrChange w:id="201" w:author="Liu, Luyu" w:date="2020-08-02T21:17:00Z">
            <w:rPr>
              <w:rFonts w:ascii="Times New Roman" w:hAnsi="Times New Roman" w:cs="Times New Roman"/>
              <w:sz w:val="24"/>
            </w:rPr>
          </w:rPrChange>
        </w:rPr>
        <w:t>COVID-19 case numbers</w:t>
      </w:r>
    </w:p>
    <w:p w14:paraId="023262DB" w14:textId="3510BDDC" w:rsidR="00077492" w:rsidRPr="009457DC" w:rsidRDefault="00077492" w:rsidP="00D2338B">
      <w:pPr>
        <w:spacing w:line="240" w:lineRule="auto"/>
        <w:ind w:firstLine="720"/>
        <w:jc w:val="both"/>
        <w:rPr>
          <w:rFonts w:ascii="Times New Roman" w:hAnsi="Times New Roman" w:cs="Times New Roman"/>
          <w:sz w:val="24"/>
        </w:rPr>
        <w:pPrChange w:id="202" w:author="Liu, Luyu" w:date="2020-08-02T21:20:00Z">
          <w:pPr>
            <w:spacing w:line="480" w:lineRule="auto"/>
            <w:jc w:val="both"/>
          </w:pPr>
        </w:pPrChange>
      </w:pPr>
      <w:r w:rsidRPr="009457DC">
        <w:rPr>
          <w:rFonts w:ascii="Times New Roman" w:hAnsi="Times New Roman" w:cs="Times New Roman"/>
          <w:sz w:val="24"/>
        </w:rPr>
        <w:t>We use</w:t>
      </w:r>
      <w:ins w:id="203" w:author="Liu, Luyu" w:date="2020-08-02T21:49:00Z">
        <w:r w:rsidR="00256A5D">
          <w:rPr>
            <w:rFonts w:ascii="Times New Roman" w:hAnsi="Times New Roman" w:cs="Times New Roman"/>
            <w:sz w:val="24"/>
          </w:rPr>
          <w:t>d</w:t>
        </w:r>
      </w:ins>
      <w:r w:rsidRPr="009457DC">
        <w:rPr>
          <w:rFonts w:ascii="Times New Roman" w:hAnsi="Times New Roman" w:cs="Times New Roman"/>
          <w:sz w:val="24"/>
        </w:rPr>
        <w:t xml:space="preserv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204" w:author="Liu, Luyu" w:date="2020-07-20T23:14:00Z">
          <w:pPr>
            <w:spacing w:line="480" w:lineRule="auto"/>
          </w:pPr>
        </w:pPrChange>
      </w:pPr>
    </w:p>
    <w:p w14:paraId="4621AF3D" w14:textId="55DF958E" w:rsidR="00077492" w:rsidRPr="00FF2732" w:rsidRDefault="00077492" w:rsidP="00FF2732">
      <w:pPr>
        <w:spacing w:line="240" w:lineRule="auto"/>
        <w:rPr>
          <w:rStyle w:val="SubtleEmphasis"/>
          <w:rPrChange w:id="205" w:author="Liu, Luyu" w:date="2020-08-02T21:17:00Z">
            <w:rPr>
              <w:rFonts w:ascii="Times New Roman" w:hAnsi="Times New Roman" w:cs="Times New Roman"/>
              <w:b/>
              <w:sz w:val="24"/>
            </w:rPr>
          </w:rPrChange>
        </w:rPr>
        <w:pPrChange w:id="206" w:author="Liu, Luyu" w:date="2020-08-02T21:17:00Z">
          <w:pPr>
            <w:pStyle w:val="ListParagraph"/>
            <w:numPr>
              <w:ilvl w:val="1"/>
              <w:numId w:val="2"/>
            </w:numPr>
            <w:spacing w:line="480" w:lineRule="auto"/>
            <w:ind w:left="360" w:hanging="360"/>
          </w:pPr>
        </w:pPrChange>
      </w:pPr>
      <w:del w:id="207" w:author="Liu, Luyu" w:date="2020-08-02T21:17:00Z">
        <w:r w:rsidRPr="00FF2732" w:rsidDel="00FF2732">
          <w:rPr>
            <w:rStyle w:val="SubtleEmphasis"/>
            <w:rPrChange w:id="208" w:author="Liu, Luyu" w:date="2020-08-02T21:17:00Z">
              <w:rPr>
                <w:rFonts w:ascii="Times New Roman" w:hAnsi="Times New Roman" w:cs="Times New Roman"/>
                <w:b/>
                <w:sz w:val="24"/>
              </w:rPr>
            </w:rPrChange>
          </w:rPr>
          <w:delText xml:space="preserve"> </w:delText>
        </w:r>
      </w:del>
      <w:r w:rsidRPr="00FF2732">
        <w:rPr>
          <w:rStyle w:val="SubtleEmphasis"/>
          <w:rPrChange w:id="209" w:author="Liu, Luyu" w:date="2020-08-02T21:17:00Z">
            <w:rPr>
              <w:rFonts w:ascii="Times New Roman" w:hAnsi="Times New Roman" w:cs="Times New Roman"/>
              <w:b/>
              <w:sz w:val="24"/>
            </w:rPr>
          </w:rPrChange>
        </w:rPr>
        <w:t xml:space="preserve">Logistic </w:t>
      </w:r>
      <w:del w:id="210" w:author="Liu, Luyu" w:date="2020-07-21T10:58:00Z">
        <w:r w:rsidRPr="00FF2732" w:rsidDel="00326A80">
          <w:rPr>
            <w:rStyle w:val="SubtleEmphasis"/>
            <w:rPrChange w:id="211" w:author="Liu, Luyu" w:date="2020-08-02T21:17:00Z">
              <w:rPr>
                <w:rFonts w:ascii="Times New Roman" w:hAnsi="Times New Roman" w:cs="Times New Roman"/>
                <w:b/>
                <w:sz w:val="24"/>
              </w:rPr>
            </w:rPrChange>
          </w:rPr>
          <w:delText xml:space="preserve">model </w:delText>
        </w:r>
      </w:del>
      <w:ins w:id="212" w:author="Liu, Luyu" w:date="2020-07-21T10:58:00Z">
        <w:r w:rsidR="00326A80" w:rsidRPr="00FF2732">
          <w:rPr>
            <w:rStyle w:val="SubtleEmphasis"/>
            <w:rPrChange w:id="213" w:author="Liu, Luyu" w:date="2020-08-02T21:17:00Z">
              <w:rPr>
                <w:rFonts w:ascii="Times New Roman" w:hAnsi="Times New Roman" w:cs="Times New Roman"/>
                <w:b/>
                <w:sz w:val="24"/>
              </w:rPr>
            </w:rPrChange>
          </w:rPr>
          <w:t xml:space="preserve">function </w:t>
        </w:r>
      </w:ins>
      <w:r w:rsidRPr="00FF2732">
        <w:rPr>
          <w:rStyle w:val="SubtleEmphasis"/>
          <w:rPrChange w:id="214" w:author="Liu, Luyu" w:date="2020-08-02T21:17:00Z">
            <w:rPr>
              <w:rFonts w:ascii="Times New Roman" w:hAnsi="Times New Roman" w:cs="Times New Roman"/>
              <w:b/>
              <w:sz w:val="24"/>
            </w:rPr>
          </w:rPrChange>
        </w:rPr>
        <w:t xml:space="preserve">for daily transit demand change </w:t>
      </w:r>
    </w:p>
    <w:p w14:paraId="154C840A" w14:textId="36E21D94" w:rsidR="00077492" w:rsidRDefault="00AB6493" w:rsidP="00D2338B">
      <w:pPr>
        <w:spacing w:line="240" w:lineRule="auto"/>
        <w:ind w:firstLine="720"/>
        <w:jc w:val="both"/>
        <w:rPr>
          <w:rFonts w:ascii="Times New Roman" w:hAnsi="Times New Roman" w:cs="Times New Roman"/>
          <w:sz w:val="24"/>
        </w:rPr>
        <w:pPrChange w:id="215" w:author="Liu, Luyu" w:date="2020-08-02T21:20:00Z">
          <w:pPr>
            <w:spacing w:line="480" w:lineRule="auto"/>
            <w:jc w:val="both"/>
          </w:pPr>
        </w:pPrChange>
      </w:pPr>
      <w:ins w:id="216"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r>
          <w:rPr>
            <w:rFonts w:ascii="Times New Roman" w:hAnsi="Times New Roman" w:cs="Times New Roman"/>
            <w:sz w:val="24"/>
          </w:rPr>
        </w:r>
      </w:ins>
      <w:r>
        <w:rPr>
          <w:rFonts w:ascii="Times New Roman" w:hAnsi="Times New Roman" w:cs="Times New Roman"/>
          <w:sz w:val="24"/>
        </w:rPr>
        <w:fldChar w:fldCharType="separate"/>
      </w:r>
      <w:ins w:id="217" w:author="Liu, Luyu" w:date="2020-07-29T23:34:00Z">
        <w:r w:rsidRPr="00810688">
          <w:rPr>
            <w:rFonts w:ascii="Times New Roman" w:hAnsi="Times New Roman" w:cs="Times New Roman"/>
            <w:sz w:val="24"/>
            <w:rPrChange w:id="218" w:author="Liu, Luyu" w:date="2020-07-29T23:34:00Z">
              <w:rPr/>
            </w:rPrChange>
          </w:rPr>
          <w:t xml:space="preserve">Fig </w:t>
        </w:r>
        <w:r w:rsidRPr="00810688">
          <w:rPr>
            <w:rFonts w:ascii="Times New Roman" w:hAnsi="Times New Roman" w:cs="Times New Roman"/>
            <w:sz w:val="24"/>
            <w:rPrChange w:id="219"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220" w:author="Liu, Luyu" w:date="2020-07-29T23:35:00Z">
        <w:r>
          <w:rPr>
            <w:rFonts w:ascii="Times New Roman" w:hAnsi="Times New Roman" w:cs="Times New Roman"/>
            <w:sz w:val="24"/>
          </w:rPr>
          <w:t xml:space="preserve">temporal </w:t>
        </w:r>
      </w:ins>
      <w:ins w:id="221" w:author="Liu, Luyu" w:date="2020-07-29T23:34:00Z">
        <w:r>
          <w:rPr>
            <w:rFonts w:ascii="Times New Roman" w:hAnsi="Times New Roman" w:cs="Times New Roman"/>
            <w:sz w:val="24"/>
          </w:rPr>
          <w:t>pattern of all</w:t>
        </w:r>
      </w:ins>
      <w:ins w:id="222"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223"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224"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225"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226" w:author="Liu, Luyu" w:date="2020-07-29T23:34:00Z">
        <w:r>
          <w:rPr>
            <w:rFonts w:ascii="Times New Roman" w:hAnsi="Times New Roman" w:cs="Times New Roman"/>
            <w:sz w:val="24"/>
          </w:rPr>
          <w:t xml:space="preserve"> </w:t>
        </w:r>
      </w:ins>
      <w:r w:rsidR="00077492">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227"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228"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229" w:author="Liu, Luyu" w:date="2020-07-20T23:14:00Z">
                <w:pPr>
                  <w:spacing w:line="480" w:lineRule="auto"/>
                  <w:jc w:val="center"/>
                </w:pPr>
              </w:pPrChange>
            </w:pPr>
            <w:bookmarkStart w:id="230"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30"/>
          </w:p>
        </w:tc>
      </w:tr>
    </w:tbl>
    <w:p w14:paraId="709EFB30" w14:textId="0AC91E9D" w:rsidR="00077492" w:rsidRDefault="00077492">
      <w:pPr>
        <w:spacing w:line="240" w:lineRule="auto"/>
        <w:jc w:val="both"/>
        <w:rPr>
          <w:ins w:id="231" w:author="Liu, Luyu" w:date="2020-07-29T23:09:00Z"/>
          <w:rFonts w:ascii="Times New Roman" w:hAnsi="Times New Roman" w:cs="Times New Roman"/>
          <w:sz w:val="24"/>
        </w:rPr>
        <w:pPrChange w:id="232"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w:t>
      </w:r>
      <w:del w:id="233" w:author="Liu, Luyu" w:date="2020-07-21T10:59:00Z">
        <w:r w:rsidDel="006A1FF6">
          <w:rPr>
            <w:rFonts w:ascii="Times New Roman" w:hAnsi="Times New Roman" w:cs="Times New Roman"/>
            <w:sz w:val="24"/>
          </w:rPr>
          <w:delText xml:space="preserve">model </w:delText>
        </w:r>
      </w:del>
      <w:ins w:id="234" w:author="Liu, Luyu" w:date="2020-07-21T10:59:00Z">
        <w:r w:rsidR="006A1FF6">
          <w:rPr>
            <w:rFonts w:ascii="Times New Roman" w:hAnsi="Times New Roman" w:cs="Times New Roman"/>
            <w:sz w:val="24"/>
          </w:rPr>
          <w:t>function</w:t>
        </w:r>
      </w:ins>
      <w:ins w:id="235" w:author="Liu, Luyu" w:date="2020-07-22T20:31:00Z">
        <w:r w:rsidR="009B6887">
          <w:rPr>
            <w:rFonts w:ascii="Times New Roman" w:hAnsi="Times New Roman" w:cs="Times New Roman"/>
            <w:sz w:val="24"/>
          </w:rPr>
          <w:t xml:space="preserve"> with a least </w:t>
        </w:r>
      </w:ins>
      <w:ins w:id="236" w:author="Liu, Luyu" w:date="2020-07-22T20:32:00Z">
        <w:r w:rsidR="009B6887">
          <w:rPr>
            <w:rFonts w:ascii="Times New Roman" w:hAnsi="Times New Roman" w:cs="Times New Roman"/>
            <w:sz w:val="24"/>
          </w:rPr>
          <w:t>square optimizer</w:t>
        </w:r>
      </w:ins>
      <w:ins w:id="237"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238" w:author="Liu, Luyu" w:date="2020-07-22T14:24:00Z">
        <w:r w:rsidR="000E1061">
          <w:rPr>
            <w:rFonts w:ascii="Times New Roman" w:hAnsi="Times New Roman" w:cs="Times New Roman"/>
            <w:sz w:val="24"/>
          </w:rPr>
          <w:t>;</w:t>
        </w:r>
      </w:ins>
      <w:ins w:id="239" w:author="Liu, Luyu" w:date="2020-07-21T21:40:00Z">
        <w:r w:rsidR="00F7740E">
          <w:rPr>
            <w:rFonts w:ascii="Times New Roman" w:hAnsi="Times New Roman" w:cs="Times New Roman"/>
            <w:sz w:val="24"/>
          </w:rPr>
          <w:t xml:space="preserve"> </w:t>
        </w:r>
      </w:ins>
      <w:ins w:id="240" w:author="Liu, Luyu" w:date="2020-07-22T14:24:00Z">
        <w:r w:rsidR="000E1061">
          <w:rPr>
            <w:rFonts w:ascii="Times New Roman" w:hAnsi="Times New Roman" w:cs="Times New Roman"/>
            <w:sz w:val="24"/>
          </w:rPr>
          <w:t xml:space="preserve">we moreover </w:t>
        </w:r>
      </w:ins>
      <w:ins w:id="241" w:author="Liu, Luyu" w:date="2020-07-21T21:40:00Z">
        <w:r w:rsidR="00F7740E">
          <w:rPr>
            <w:rFonts w:ascii="Times New Roman" w:hAnsi="Times New Roman" w:cs="Times New Roman"/>
            <w:sz w:val="24"/>
          </w:rPr>
          <w:t>test</w:t>
        </w:r>
      </w:ins>
      <w:ins w:id="242" w:author="Liu, Luyu" w:date="2020-08-02T21:50:00Z">
        <w:r w:rsidR="004452E9">
          <w:rPr>
            <w:rFonts w:ascii="Times New Roman" w:hAnsi="Times New Roman" w:cs="Times New Roman"/>
            <w:sz w:val="24"/>
          </w:rPr>
          <w:t>ed</w:t>
        </w:r>
      </w:ins>
      <w:ins w:id="243" w:author="Liu, Luyu" w:date="2020-07-21T21:40:00Z">
        <w:r w:rsidR="00F7740E">
          <w:rPr>
            <w:rFonts w:ascii="Times New Roman" w:hAnsi="Times New Roman" w:cs="Times New Roman"/>
            <w:sz w:val="24"/>
          </w:rPr>
          <w:t xml:space="preserve"> the goodness of </w:t>
        </w:r>
      </w:ins>
      <w:ins w:id="244" w:author="Liu, Luyu" w:date="2020-07-21T22:45:00Z">
        <w:r w:rsidR="00272B35">
          <w:rPr>
            <w:rFonts w:ascii="Times New Roman" w:hAnsi="Times New Roman" w:cs="Times New Roman"/>
            <w:sz w:val="24"/>
          </w:rPr>
          <w:t xml:space="preserve">fit </w:t>
        </w:r>
      </w:ins>
      <w:ins w:id="245" w:author="Liu, Luyu" w:date="2020-07-21T21:40:00Z">
        <w:r w:rsidR="00F7740E">
          <w:rPr>
            <w:rFonts w:ascii="Times New Roman" w:hAnsi="Times New Roman" w:cs="Times New Roman"/>
            <w:sz w:val="24"/>
          </w:rPr>
          <w:t xml:space="preserve">by </w:t>
        </w:r>
      </w:ins>
      <w:ins w:id="246" w:author="Liu, Luyu" w:date="2020-07-21T22:28:00Z">
        <w:r w:rsidR="00F7740E">
          <w:rPr>
            <w:rFonts w:ascii="Times New Roman" w:hAnsi="Times New Roman" w:cs="Times New Roman"/>
            <w:sz w:val="24"/>
          </w:rPr>
          <w:t xml:space="preserve">calculating </w:t>
        </w:r>
      </w:ins>
      <w:ins w:id="247" w:author="Liu, Luyu" w:date="2020-07-22T20:57:00Z">
        <w:r w:rsidR="00827526">
          <w:rPr>
            <w:rFonts w:ascii="Times New Roman" w:hAnsi="Times New Roman" w:cs="Times New Roman"/>
            <w:sz w:val="24"/>
          </w:rPr>
          <w:t>the</w:t>
        </w:r>
      </w:ins>
      <w:ins w:id="248" w:author="Liu, Luyu" w:date="2020-07-22T14:25:00Z">
        <w:r w:rsidR="000E1061">
          <w:rPr>
            <w:rFonts w:ascii="Times New Roman" w:hAnsi="Times New Roman" w:cs="Times New Roman"/>
            <w:sz w:val="24"/>
          </w:rPr>
          <w:t xml:space="preserve"> </w:t>
        </w:r>
      </w:ins>
      <w:ins w:id="249" w:author="Liu, Luyu" w:date="2020-07-21T22:28:00Z">
        <w:r w:rsidR="00F7740E">
          <w:rPr>
            <w:rFonts w:ascii="Times New Roman" w:hAnsi="Times New Roman" w:cs="Times New Roman"/>
            <w:sz w:val="24"/>
          </w:rPr>
          <w:t>R-squared</w:t>
        </w:r>
      </w:ins>
      <w:ins w:id="250" w:author="Liu, Luyu" w:date="2020-07-22T20:57:00Z">
        <w:r w:rsidR="006D69AA">
          <w:rPr>
            <w:rFonts w:ascii="Times New Roman" w:hAnsi="Times New Roman" w:cs="Times New Roman"/>
            <w:sz w:val="24"/>
          </w:rPr>
          <w:t xml:space="preserve"> between actual and fit values</w:t>
        </w:r>
      </w:ins>
      <w:ins w:id="251" w:author="Liu, Luyu" w:date="2020-07-21T22:28:00Z">
        <w:r w:rsidR="00F7740E">
          <w:rPr>
            <w:rFonts w:ascii="Times New Roman" w:hAnsi="Times New Roman" w:cs="Times New Roman"/>
            <w:sz w:val="24"/>
          </w:rPr>
          <w:t xml:space="preserve">, </w:t>
        </w:r>
      </w:ins>
      <w:ins w:id="252" w:author="Liu, Luyu" w:date="2020-07-22T14:24:00Z">
        <w:r w:rsidR="000E1061">
          <w:rPr>
            <w:rFonts w:ascii="Times New Roman" w:hAnsi="Times New Roman" w:cs="Times New Roman"/>
            <w:sz w:val="24"/>
          </w:rPr>
          <w:t>Shapiro-Wilk test</w:t>
        </w:r>
      </w:ins>
      <w:ins w:id="253" w:author="Liu, Luyu" w:date="2020-07-22T14:25:00Z">
        <w:r w:rsidR="000E1061">
          <w:rPr>
            <w:rFonts w:ascii="Times New Roman" w:hAnsi="Times New Roman" w:cs="Times New Roman"/>
            <w:sz w:val="24"/>
          </w:rPr>
          <w:t xml:space="preserve"> p-value</w:t>
        </w:r>
      </w:ins>
      <w:ins w:id="254" w:author="Liu, Luyu" w:date="2020-07-22T14:24:00Z">
        <w:r w:rsidR="000E1061">
          <w:rPr>
            <w:rFonts w:ascii="Times New Roman" w:hAnsi="Times New Roman" w:cs="Times New Roman"/>
            <w:sz w:val="24"/>
          </w:rPr>
          <w:t>,</w:t>
        </w:r>
      </w:ins>
      <w:ins w:id="255" w:author="Liu, Luyu" w:date="2020-07-22T14:25:00Z">
        <w:r w:rsidR="000E1061">
          <w:rPr>
            <w:rFonts w:ascii="Times New Roman" w:hAnsi="Times New Roman" w:cs="Times New Roman"/>
            <w:sz w:val="24"/>
          </w:rPr>
          <w:t xml:space="preserve"> and Q-Q plot.</w:t>
        </w:r>
      </w:ins>
      <w:ins w:id="256" w:author="Liu, Luyu" w:date="2020-07-22T14:24:00Z">
        <w:r w:rsidR="000E1061">
          <w:rPr>
            <w:rFonts w:ascii="Times New Roman" w:hAnsi="Times New Roman" w:cs="Times New Roman"/>
            <w:sz w:val="24"/>
          </w:rPr>
          <w:t xml:space="preserve"> </w:t>
        </w:r>
      </w:ins>
      <w:ins w:id="257" w:author="Liu, Luyu" w:date="2020-07-29T23:20:00Z">
        <w:r w:rsidR="007B4D7B">
          <w:rPr>
            <w:rFonts w:ascii="Times New Roman" w:hAnsi="Times New Roman" w:cs="Times New Roman"/>
            <w:sz w:val="24"/>
          </w:rPr>
          <w:fldChar w:fldCharType="begin"/>
        </w:r>
        <w:r w:rsidR="007B4D7B">
          <w:rPr>
            <w:rFonts w:ascii="Times New Roman" w:hAnsi="Times New Roman" w:cs="Times New Roman"/>
            <w:sz w:val="24"/>
          </w:rPr>
          <w:instrText xml:space="preserve"> REF _Ref46957252 \h </w:instrText>
        </w:r>
        <w:r w:rsidR="007B4D7B">
          <w:rPr>
            <w:rFonts w:ascii="Times New Roman" w:hAnsi="Times New Roman" w:cs="Times New Roman"/>
            <w:sz w:val="24"/>
          </w:rPr>
        </w:r>
      </w:ins>
      <w:r w:rsidR="007B4D7B">
        <w:rPr>
          <w:rFonts w:ascii="Times New Roman" w:hAnsi="Times New Roman" w:cs="Times New Roman"/>
          <w:sz w:val="24"/>
        </w:rPr>
        <w:fldChar w:fldCharType="separate"/>
      </w:r>
      <w:ins w:id="258" w:author="Liu, Luyu" w:date="2020-08-02T23:00:00Z">
        <w:r w:rsidR="0080193A" w:rsidRPr="00FF1A8A">
          <w:rPr>
            <w:rFonts w:ascii="Times New Roman" w:hAnsi="Times New Roman" w:cs="Times New Roman"/>
            <w:sz w:val="24"/>
          </w:rPr>
          <w:t xml:space="preserve">Fig </w:t>
        </w:r>
        <w:r w:rsidR="0080193A">
          <w:rPr>
            <w:rFonts w:ascii="Times New Roman" w:hAnsi="Times New Roman" w:cs="Times New Roman"/>
            <w:noProof/>
            <w:sz w:val="24"/>
          </w:rPr>
          <w:t>2</w:t>
        </w:r>
      </w:ins>
      <w:ins w:id="259" w:author="Liu, Luyu" w:date="2020-07-29T23:20:00Z">
        <w:r w:rsidR="007B4D7B">
          <w:rPr>
            <w:rFonts w:ascii="Times New Roman" w:hAnsi="Times New Roman" w:cs="Times New Roman"/>
            <w:sz w:val="24"/>
          </w:rPr>
          <w:fldChar w:fldCharType="end"/>
        </w:r>
        <w:r w:rsidR="007B4D7B">
          <w:rPr>
            <w:rFonts w:ascii="Times New Roman" w:hAnsi="Times New Roman" w:cs="Times New Roman"/>
            <w:sz w:val="24"/>
          </w:rPr>
          <w:t xml:space="preserve"> shows an example</w:t>
        </w:r>
        <w:r w:rsidR="00DA1B89">
          <w:rPr>
            <w:rFonts w:ascii="Times New Roman" w:hAnsi="Times New Roman" w:cs="Times New Roman"/>
            <w:sz w:val="24"/>
          </w:rPr>
          <w:t xml:space="preserve"> of curve fitting</w:t>
        </w:r>
      </w:ins>
      <w:ins w:id="260" w:author="Liu, Luyu" w:date="2020-07-29T23:21:00Z">
        <w:r w:rsidR="00A96E03">
          <w:rPr>
            <w:rFonts w:ascii="Times New Roman" w:hAnsi="Times New Roman" w:cs="Times New Roman"/>
            <w:sz w:val="24"/>
          </w:rPr>
          <w:t xml:space="preserve"> result</w:t>
        </w:r>
      </w:ins>
      <w:ins w:id="261" w:author="Liu, Luyu" w:date="2020-07-29T23:20:00Z">
        <w:r w:rsidR="007B4D7B">
          <w:rPr>
            <w:rFonts w:ascii="Times New Roman" w:hAnsi="Times New Roman" w:cs="Times New Roman"/>
            <w:sz w:val="24"/>
          </w:rPr>
          <w:t xml:space="preserve">. </w:t>
        </w:r>
      </w:ins>
      <w:ins w:id="262" w:author="Liu, Luyu" w:date="2020-07-22T14:30:00Z">
        <w:r w:rsidR="00C2220C">
          <w:rPr>
            <w:rFonts w:ascii="Times New Roman" w:hAnsi="Times New Roman" w:cs="Times New Roman"/>
            <w:sz w:val="24"/>
          </w:rPr>
          <w:t xml:space="preserve">In the following sections, we introduce </w:t>
        </w:r>
      </w:ins>
      <w:ins w:id="263" w:author="Liu, Luyu" w:date="2020-07-22T14:53:00Z">
        <w:r w:rsidR="00D2269C">
          <w:rPr>
            <w:rFonts w:ascii="Times New Roman" w:hAnsi="Times New Roman" w:cs="Times New Roman"/>
            <w:sz w:val="24"/>
          </w:rPr>
          <w:t>several</w:t>
        </w:r>
      </w:ins>
      <w:ins w:id="264" w:author="Liu, Luyu" w:date="2020-07-22T14:31:00Z">
        <w:r w:rsidR="00C2220C">
          <w:rPr>
            <w:rFonts w:ascii="Times New Roman" w:hAnsi="Times New Roman" w:cs="Times New Roman"/>
            <w:sz w:val="24"/>
          </w:rPr>
          <w:t xml:space="preserve"> </w:t>
        </w:r>
      </w:ins>
      <w:del w:id="265" w:author="Liu, Luyu" w:date="2020-07-21T22:27:00Z">
        <w:r w:rsidDel="00F7740E">
          <w:rPr>
            <w:rFonts w:ascii="Times New Roman" w:hAnsi="Times New Roman" w:cs="Times New Roman"/>
            <w:sz w:val="24"/>
          </w:rPr>
          <w:delText xml:space="preserve"> and </w:delText>
        </w:r>
      </w:del>
      <w:del w:id="266" w:author="Liu, Luyu" w:date="2020-07-22T14:30:00Z">
        <w:r w:rsidDel="00C2220C">
          <w:rPr>
            <w:rFonts w:ascii="Times New Roman" w:hAnsi="Times New Roman" w:cs="Times New Roman"/>
            <w:sz w:val="24"/>
          </w:rPr>
          <w:delText xml:space="preserve">calculate </w:delText>
        </w:r>
      </w:del>
      <w:r>
        <w:rPr>
          <w:rFonts w:ascii="Times New Roman" w:hAnsi="Times New Roman" w:cs="Times New Roman"/>
          <w:sz w:val="24"/>
        </w:rPr>
        <w:t>key parameters</w:t>
      </w:r>
      <w:ins w:id="267" w:author="Liu, Luyu" w:date="2020-07-22T14:31:00Z">
        <w:r w:rsidR="00C2220C">
          <w:rPr>
            <w:rFonts w:ascii="Times New Roman" w:hAnsi="Times New Roman" w:cs="Times New Roman"/>
            <w:sz w:val="24"/>
          </w:rPr>
          <w:t xml:space="preserve"> </w:t>
        </w:r>
      </w:ins>
      <w:ins w:id="268" w:author="Liu, Luyu" w:date="2020-07-22T14:53:00Z">
        <w:r w:rsidR="00D2269C">
          <w:rPr>
            <w:rFonts w:ascii="Times New Roman" w:hAnsi="Times New Roman" w:cs="Times New Roman"/>
            <w:sz w:val="24"/>
          </w:rPr>
          <w:t xml:space="preserve">derived from the logistic function that </w:t>
        </w:r>
      </w:ins>
      <w:ins w:id="269" w:author="Liu, Luyu" w:date="2020-07-22T14:57:00Z">
        <w:r w:rsidR="00D2269C">
          <w:rPr>
            <w:rFonts w:ascii="Times New Roman" w:hAnsi="Times New Roman" w:cs="Times New Roman"/>
            <w:sz w:val="24"/>
          </w:rPr>
          <w:t xml:space="preserve">describe </w:t>
        </w:r>
      </w:ins>
      <w:ins w:id="270" w:author="Liu, Luyu" w:date="2020-07-22T14:31:00Z">
        <w:r w:rsidR="00C2220C">
          <w:rPr>
            <w:rFonts w:ascii="Times New Roman" w:hAnsi="Times New Roman" w:cs="Times New Roman"/>
            <w:sz w:val="24"/>
          </w:rPr>
          <w:t xml:space="preserve">the demand </w:t>
        </w:r>
      </w:ins>
      <w:ins w:id="271" w:author="Liu, Luyu" w:date="2020-07-22T14:57:00Z">
        <w:r w:rsidR="0012456D">
          <w:rPr>
            <w:rFonts w:ascii="Times New Roman" w:hAnsi="Times New Roman" w:cs="Times New Roman"/>
            <w:sz w:val="24"/>
          </w:rPr>
          <w:t xml:space="preserve">decline </w:t>
        </w:r>
      </w:ins>
      <w:ins w:id="272" w:author="Liu, Luyu" w:date="2020-07-22T14:31:00Z">
        <w:r w:rsidR="00C2220C">
          <w:rPr>
            <w:rFonts w:ascii="Times New Roman" w:hAnsi="Times New Roman" w:cs="Times New Roman"/>
            <w:sz w:val="24"/>
          </w:rPr>
          <w:t>process</w:t>
        </w:r>
      </w:ins>
      <w:del w:id="273" w:author="Liu, Luyu" w:date="2020-07-22T14:31:00Z">
        <w:r w:rsidDel="00C2220C">
          <w:rPr>
            <w:rFonts w:ascii="Times New Roman" w:hAnsi="Times New Roman" w:cs="Times New Roman"/>
            <w:sz w:val="24"/>
          </w:rPr>
          <w:delText xml:space="preserve"> that describe the process for each transit system</w:delText>
        </w:r>
      </w:del>
      <w:r>
        <w:rPr>
          <w:rFonts w:ascii="Times New Roman" w:hAnsi="Times New Roman" w:cs="Times New Roman"/>
          <w:sz w:val="24"/>
        </w:rPr>
        <w:t>.</w:t>
      </w:r>
    </w:p>
    <w:p w14:paraId="4E5657A7" w14:textId="479C0B48" w:rsidR="006C64A6" w:rsidRPr="00C94C81" w:rsidRDefault="00810688" w:rsidP="00C94C81">
      <w:pPr>
        <w:spacing w:line="240" w:lineRule="auto"/>
        <w:rPr>
          <w:ins w:id="274" w:author="Liu, Luyu" w:date="2020-07-29T23:09:00Z"/>
          <w:rFonts w:ascii="Times New Roman" w:hAnsi="Times New Roman" w:cs="Times New Roman"/>
          <w:b/>
          <w:sz w:val="24"/>
          <w:rPrChange w:id="275" w:author="Liu, Luyu" w:date="2020-08-02T23:05:00Z">
            <w:rPr>
              <w:ins w:id="276" w:author="Liu, Luyu" w:date="2020-07-29T23:09:00Z"/>
              <w:rFonts w:ascii="Times New Roman" w:hAnsi="Times New Roman" w:cs="Times New Roman"/>
              <w:sz w:val="24"/>
            </w:rPr>
          </w:rPrChange>
        </w:rPr>
        <w:pPrChange w:id="277" w:author="Liu, Luyu" w:date="2020-08-02T23:05:00Z">
          <w:pPr>
            <w:spacing w:line="480" w:lineRule="auto"/>
            <w:jc w:val="both"/>
          </w:pPr>
        </w:pPrChange>
      </w:pPr>
      <w:bookmarkStart w:id="278" w:name="_Ref46958112"/>
      <w:ins w:id="279" w:author="Liu, Luyu" w:date="2020-07-29T23:34:00Z">
        <w:r w:rsidRPr="00C94C81">
          <w:rPr>
            <w:rFonts w:ascii="Times New Roman" w:hAnsi="Times New Roman" w:cs="Times New Roman"/>
            <w:b/>
            <w:sz w:val="24"/>
            <w:rPrChange w:id="280" w:author="Liu, Luyu" w:date="2020-08-02T23:05:00Z">
              <w:rPr/>
            </w:rPrChange>
          </w:rPr>
          <w:t xml:space="preserve">Fig </w:t>
        </w:r>
        <w:r w:rsidRPr="00C94C81">
          <w:rPr>
            <w:rFonts w:ascii="Times New Roman" w:hAnsi="Times New Roman" w:cs="Times New Roman"/>
            <w:b/>
            <w:sz w:val="24"/>
            <w:rPrChange w:id="281" w:author="Liu, Luyu" w:date="2020-08-02T23:05:00Z">
              <w:rPr/>
            </w:rPrChange>
          </w:rPr>
          <w:fldChar w:fldCharType="begin"/>
        </w:r>
        <w:r w:rsidRPr="00C94C81">
          <w:rPr>
            <w:rFonts w:ascii="Times New Roman" w:hAnsi="Times New Roman" w:cs="Times New Roman"/>
            <w:b/>
            <w:sz w:val="24"/>
            <w:rPrChange w:id="282" w:author="Liu, Luyu" w:date="2020-08-02T23:05:00Z">
              <w:rPr/>
            </w:rPrChange>
          </w:rPr>
          <w:instrText xml:space="preserve"> SEQ Fig \* ARABIC </w:instrText>
        </w:r>
      </w:ins>
      <w:r w:rsidRPr="00C94C81">
        <w:rPr>
          <w:rFonts w:ascii="Times New Roman" w:hAnsi="Times New Roman" w:cs="Times New Roman"/>
          <w:b/>
          <w:sz w:val="24"/>
          <w:rPrChange w:id="283" w:author="Liu, Luyu" w:date="2020-08-02T23:05:00Z">
            <w:rPr/>
          </w:rPrChange>
        </w:rPr>
        <w:fldChar w:fldCharType="separate"/>
      </w:r>
      <w:ins w:id="284" w:author="Liu, Luyu" w:date="2020-07-29T23:36:00Z">
        <w:r w:rsidR="000F49FB" w:rsidRPr="00C94C81">
          <w:rPr>
            <w:rFonts w:ascii="Times New Roman" w:hAnsi="Times New Roman" w:cs="Times New Roman"/>
            <w:b/>
            <w:noProof/>
            <w:sz w:val="24"/>
            <w:rPrChange w:id="285" w:author="Liu, Luyu" w:date="2020-08-02T23:05:00Z">
              <w:rPr>
                <w:rFonts w:ascii="Times New Roman" w:hAnsi="Times New Roman" w:cs="Times New Roman"/>
                <w:noProof/>
                <w:sz w:val="24"/>
              </w:rPr>
            </w:rPrChange>
          </w:rPr>
          <w:t>1</w:t>
        </w:r>
      </w:ins>
      <w:ins w:id="286" w:author="Liu, Luyu" w:date="2020-07-29T23:34:00Z">
        <w:r w:rsidRPr="00C94C81">
          <w:rPr>
            <w:rFonts w:ascii="Times New Roman" w:hAnsi="Times New Roman" w:cs="Times New Roman"/>
            <w:b/>
            <w:sz w:val="24"/>
            <w:rPrChange w:id="287" w:author="Liu, Luyu" w:date="2020-08-02T23:05:00Z">
              <w:rPr/>
            </w:rPrChange>
          </w:rPr>
          <w:fldChar w:fldCharType="end"/>
        </w:r>
      </w:ins>
      <w:bookmarkEnd w:id="278"/>
      <w:ins w:id="288" w:author="Liu, Luyu" w:date="2020-08-02T23:06:00Z">
        <w:r w:rsidR="00C94C81">
          <w:rPr>
            <w:rFonts w:ascii="Times New Roman" w:hAnsi="Times New Roman" w:cs="Times New Roman"/>
            <w:b/>
            <w:sz w:val="24"/>
          </w:rPr>
          <w:t>.</w:t>
        </w:r>
      </w:ins>
      <w:ins w:id="289" w:author="Liu, Luyu" w:date="2020-07-29T23:34:00Z">
        <w:r w:rsidRPr="00C94C81">
          <w:rPr>
            <w:rFonts w:ascii="Times New Roman" w:hAnsi="Times New Roman" w:cs="Times New Roman"/>
            <w:b/>
            <w:sz w:val="24"/>
            <w:rPrChange w:id="290" w:author="Liu, Luyu" w:date="2020-08-02T23:05:00Z">
              <w:rPr/>
            </w:rPrChange>
          </w:rPr>
          <w:t xml:space="preserve"> The temporal patterns of </w:t>
        </w:r>
      </w:ins>
      <w:ins w:id="291" w:author="Liu, Luyu" w:date="2020-07-29T23:35:00Z">
        <w:r w:rsidR="00AB6493" w:rsidRPr="00C94C81">
          <w:rPr>
            <w:rFonts w:ascii="Times New Roman" w:hAnsi="Times New Roman" w:cs="Times New Roman"/>
            <w:b/>
            <w:sz w:val="24"/>
            <w:rPrChange w:id="292" w:author="Liu, Luyu" w:date="2020-08-02T23:05:00Z">
              <w:rPr>
                <w:rFonts w:ascii="Times New Roman" w:hAnsi="Times New Roman" w:cs="Times New Roman"/>
                <w:sz w:val="24"/>
              </w:rPr>
            </w:rPrChange>
          </w:rPr>
          <w:t xml:space="preserve">all US </w:t>
        </w:r>
      </w:ins>
      <w:ins w:id="293" w:author="Liu, Luyu" w:date="2020-07-29T23:34:00Z">
        <w:r w:rsidRPr="00C94C81">
          <w:rPr>
            <w:rFonts w:ascii="Times New Roman" w:hAnsi="Times New Roman" w:cs="Times New Roman"/>
            <w:b/>
            <w:sz w:val="24"/>
            <w:rPrChange w:id="294" w:author="Liu, Luyu" w:date="2020-08-02T23:05:00Z">
              <w:rPr/>
            </w:rPrChange>
          </w:rPr>
          <w:t>systems’ average transit demand across the study period.</w:t>
        </w:r>
      </w:ins>
    </w:p>
    <w:p w14:paraId="4EC79ED4" w14:textId="3F6931AD" w:rsidR="007455D1" w:rsidRPr="00C94C81" w:rsidRDefault="007455D1" w:rsidP="00C94C81">
      <w:pPr>
        <w:spacing w:line="240" w:lineRule="auto"/>
        <w:rPr>
          <w:ins w:id="295" w:author="Liu, Luyu" w:date="2020-08-02T23:00:00Z"/>
          <w:rFonts w:ascii="Times New Roman" w:hAnsi="Times New Roman" w:cs="Times New Roman"/>
          <w:b/>
          <w:sz w:val="24"/>
          <w:rPrChange w:id="296" w:author="Liu, Luyu" w:date="2020-08-02T23:05:00Z">
            <w:rPr>
              <w:ins w:id="297" w:author="Liu, Luyu" w:date="2020-08-02T23:00:00Z"/>
              <w:rFonts w:ascii="Times New Roman" w:hAnsi="Times New Roman" w:cs="Times New Roman"/>
              <w:sz w:val="24"/>
            </w:rPr>
          </w:rPrChange>
        </w:rPr>
        <w:pPrChange w:id="298" w:author="Liu, Luyu" w:date="2020-08-02T23:05:00Z">
          <w:pPr>
            <w:spacing w:line="240" w:lineRule="auto"/>
            <w:jc w:val="center"/>
          </w:pPr>
        </w:pPrChange>
      </w:pPr>
      <w:bookmarkStart w:id="299" w:name="_Ref46957252"/>
      <w:ins w:id="300" w:author="Liu, Luyu" w:date="2020-08-02T23:00:00Z">
        <w:r w:rsidRPr="00C94C81">
          <w:rPr>
            <w:rFonts w:ascii="Times New Roman" w:hAnsi="Times New Roman" w:cs="Times New Roman"/>
            <w:b/>
            <w:sz w:val="24"/>
            <w:rPrChange w:id="301"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302"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303"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304"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305"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306" w:author="Liu, Luyu" w:date="2020-08-02T23:05:00Z">
              <w:rPr>
                <w:rFonts w:ascii="Times New Roman" w:hAnsi="Times New Roman" w:cs="Times New Roman"/>
                <w:sz w:val="24"/>
              </w:rPr>
            </w:rPrChange>
          </w:rPr>
          <w:fldChar w:fldCharType="end"/>
        </w:r>
        <w:bookmarkEnd w:id="299"/>
        <w:r w:rsidR="00C94C81">
          <w:rPr>
            <w:rFonts w:ascii="Times New Roman" w:hAnsi="Times New Roman" w:cs="Times New Roman"/>
            <w:b/>
            <w:sz w:val="24"/>
            <w:rPrChange w:id="307" w:author="Liu, Luyu" w:date="2020-08-02T23:05:00Z">
              <w:rPr>
                <w:rFonts w:ascii="Times New Roman" w:hAnsi="Times New Roman" w:cs="Times New Roman"/>
                <w:b/>
                <w:sz w:val="24"/>
              </w:rPr>
            </w:rPrChange>
          </w:rPr>
          <w:t>.</w:t>
        </w:r>
        <w:r w:rsidRPr="00C94C81">
          <w:rPr>
            <w:rFonts w:ascii="Times New Roman" w:hAnsi="Times New Roman" w:cs="Times New Roman"/>
            <w:b/>
            <w:sz w:val="24"/>
            <w:rPrChange w:id="308" w:author="Liu, Luyu" w:date="2020-08-02T23:05:00Z">
              <w:rPr>
                <w:rFonts w:ascii="Times New Roman" w:hAnsi="Times New Roman" w:cs="Times New Roman"/>
                <w:sz w:val="24"/>
              </w:rPr>
            </w:rPrChange>
          </w:rPr>
          <w:t xml:space="preserve"> </w:t>
        </w:r>
      </w:ins>
      <w:ins w:id="309" w:author="Liu, Luyu" w:date="2020-08-02T23:06:00Z">
        <w:r w:rsidR="00C94C81">
          <w:rPr>
            <w:rFonts w:ascii="Times New Roman" w:hAnsi="Times New Roman" w:cs="Times New Roman"/>
            <w:b/>
            <w:sz w:val="24"/>
          </w:rPr>
          <w:t>C</w:t>
        </w:r>
      </w:ins>
      <w:ins w:id="310" w:author="Liu, Luyu" w:date="2020-08-02T23:00:00Z">
        <w:r w:rsidRPr="00C94C81">
          <w:rPr>
            <w:rFonts w:ascii="Times New Roman" w:hAnsi="Times New Roman" w:cs="Times New Roman"/>
            <w:b/>
            <w:sz w:val="24"/>
            <w:rPrChange w:id="311" w:author="Liu, Luyu" w:date="2020-08-02T23:05:00Z">
              <w:rPr>
                <w:rFonts w:ascii="Times New Roman" w:hAnsi="Times New Roman" w:cs="Times New Roman"/>
                <w:sz w:val="24"/>
              </w:rPr>
            </w:rPrChange>
          </w:rPr>
          <w:t>urve fitting and presentations of key parameters with the transit demand data of the Metropolitan Transportation Authority (MTA) Manhattan bus.</w:t>
        </w:r>
      </w:ins>
    </w:p>
    <w:p w14:paraId="0291C2D5" w14:textId="77777777" w:rsidR="006C64A6" w:rsidRDefault="006C64A6">
      <w:pPr>
        <w:spacing w:line="240" w:lineRule="auto"/>
        <w:jc w:val="both"/>
        <w:rPr>
          <w:rFonts w:ascii="Times New Roman" w:hAnsi="Times New Roman" w:cs="Times New Roman"/>
          <w:sz w:val="24"/>
        </w:rPr>
        <w:pPrChange w:id="312" w:author="Liu, Luyu" w:date="2020-07-20T23:14:00Z">
          <w:pPr>
            <w:spacing w:line="480" w:lineRule="auto"/>
            <w:jc w:val="both"/>
          </w:pPr>
        </w:pPrChange>
      </w:pPr>
    </w:p>
    <w:p w14:paraId="1E17569A" w14:textId="2F19A16E" w:rsidR="00077492" w:rsidRPr="00FF2732" w:rsidRDefault="00610EAA" w:rsidP="00FF2732">
      <w:pPr>
        <w:spacing w:line="240" w:lineRule="auto"/>
        <w:rPr>
          <w:rStyle w:val="Emphasis"/>
          <w:rPrChange w:id="313" w:author="Liu, Luyu" w:date="2020-08-02T21:17:00Z">
            <w:rPr/>
          </w:rPrChange>
        </w:rPr>
        <w:pPrChange w:id="314" w:author="Liu, Luyu" w:date="2020-08-02T21:17:00Z">
          <w:pPr>
            <w:pStyle w:val="ListParagraph"/>
            <w:numPr>
              <w:ilvl w:val="2"/>
              <w:numId w:val="2"/>
            </w:numPr>
            <w:spacing w:line="480" w:lineRule="auto"/>
            <w:ind w:hanging="720"/>
          </w:pPr>
        </w:pPrChange>
      </w:pPr>
      <w:ins w:id="315" w:author="Liu, Luyu" w:date="2020-07-22T20:40:00Z">
        <w:r w:rsidRPr="00FF2732">
          <w:rPr>
            <w:rStyle w:val="Emphasis"/>
            <w:rPrChange w:id="316" w:author="Liu, Luyu" w:date="2020-08-02T21:17:00Z">
              <w:rPr/>
            </w:rPrChange>
          </w:rPr>
          <w:lastRenderedPageBreak/>
          <w:t>Base</w:t>
        </w:r>
      </w:ins>
      <w:del w:id="317" w:author="Liu, Luyu" w:date="2020-07-22T20:40:00Z">
        <w:r w:rsidR="00077492" w:rsidRPr="00FF2732" w:rsidDel="00610EAA">
          <w:rPr>
            <w:rStyle w:val="Emphasis"/>
            <w:rPrChange w:id="318" w:author="Liu, Luyu" w:date="2020-08-02T21:17:00Z">
              <w:rPr/>
            </w:rPrChange>
          </w:rPr>
          <w:delText>Floor</w:delText>
        </w:r>
      </w:del>
      <w:r w:rsidR="00077492" w:rsidRPr="00FF2732">
        <w:rPr>
          <w:rStyle w:val="Emphasis"/>
          <w:rPrChange w:id="319" w:author="Liu, Luyu" w:date="2020-08-02T21:17:00Z">
            <w:rPr/>
          </w:rPrChange>
        </w:rPr>
        <w:t xml:space="preserve"> value</w:t>
      </w:r>
    </w:p>
    <w:p w14:paraId="006216A9" w14:textId="2A24CC0F" w:rsidR="00077492" w:rsidRDefault="00077492" w:rsidP="00D2338B">
      <w:pPr>
        <w:spacing w:line="240" w:lineRule="auto"/>
        <w:ind w:firstLine="720"/>
        <w:jc w:val="both"/>
        <w:rPr>
          <w:rFonts w:ascii="Times New Roman" w:hAnsi="Times New Roman" w:cs="Times New Roman"/>
          <w:sz w:val="24"/>
        </w:rPr>
        <w:pPrChange w:id="320" w:author="Liu, Luyu" w:date="2020-08-02T21:20: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321" w:author="Liu, Luyu" w:date="2020-07-22T20:34:00Z">
        <w:r w:rsidR="009B6887">
          <w:rPr>
            <w:rFonts w:ascii="Times New Roman" w:hAnsi="Times New Roman" w:cs="Times New Roman"/>
            <w:sz w:val="24"/>
          </w:rPr>
          <w:t xml:space="preserve">define it as </w:t>
        </w:r>
      </w:ins>
      <w:del w:id="322" w:author="Liu, Luyu" w:date="2020-07-22T20:34:00Z">
        <w:r w:rsidDel="009B6887">
          <w:rPr>
            <w:rFonts w:ascii="Times New Roman" w:hAnsi="Times New Roman" w:cs="Times New Roman"/>
            <w:sz w:val="24"/>
          </w:rPr>
          <w:delText xml:space="preserve">call this the </w:delText>
        </w:r>
      </w:del>
      <w:del w:id="323" w:author="Liu, Luyu" w:date="2020-07-22T20:40:00Z">
        <w:r w:rsidRPr="00986B72" w:rsidDel="00610EAA">
          <w:rPr>
            <w:rFonts w:ascii="Times New Roman" w:hAnsi="Times New Roman" w:cs="Times New Roman"/>
            <w:i/>
            <w:sz w:val="24"/>
          </w:rPr>
          <w:delText xml:space="preserve">floor </w:delText>
        </w:r>
      </w:del>
      <w:ins w:id="324"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325"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326"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r w:rsidR="0023011C">
          <w:rPr>
            <w:rFonts w:ascii="Times New Roman" w:hAnsi="Times New Roman" w:cs="Times New Roman"/>
            <w:sz w:val="24"/>
          </w:rPr>
        </w:r>
      </w:ins>
      <w:r w:rsidR="0023011C">
        <w:rPr>
          <w:rFonts w:ascii="Times New Roman" w:hAnsi="Times New Roman" w:cs="Times New Roman"/>
          <w:sz w:val="24"/>
        </w:rPr>
        <w:fldChar w:fldCharType="separate"/>
      </w:r>
      <w:ins w:id="327" w:author="Liu, Luyu" w:date="2020-07-29T23:37:00Z">
        <w:r w:rsidR="000F49FB" w:rsidRPr="006C64A6">
          <w:rPr>
            <w:rFonts w:ascii="Times New Roman" w:hAnsi="Times New Roman" w:cs="Times New Roman"/>
            <w:sz w:val="24"/>
            <w:rPrChange w:id="328" w:author="Liu, Luyu" w:date="2020-07-29T23:11:00Z">
              <w:rPr/>
            </w:rPrChange>
          </w:rPr>
          <w:t xml:space="preserve">Fig </w:t>
        </w:r>
        <w:r w:rsidR="000F49FB">
          <w:rPr>
            <w:rFonts w:ascii="Times New Roman" w:hAnsi="Times New Roman" w:cs="Times New Roman"/>
            <w:noProof/>
            <w:sz w:val="24"/>
          </w:rPr>
          <w:t>2</w:t>
        </w:r>
      </w:ins>
      <w:ins w:id="329"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330" w:author="Liu, Luyu" w:date="2020-07-29T17:13:00Z">
        <w:r w:rsidDel="00D75BD2">
          <w:rPr>
            <w:rFonts w:ascii="Times New Roman" w:hAnsi="Times New Roman" w:cs="Times New Roman"/>
            <w:sz w:val="24"/>
          </w:rPr>
          <w:delText>floor</w:delText>
        </w:r>
      </w:del>
      <w:ins w:id="331"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5C82C1DF" w:rsidR="00077492" w:rsidRDefault="00077492">
      <w:pPr>
        <w:spacing w:line="240" w:lineRule="auto"/>
        <w:ind w:firstLine="720"/>
        <w:jc w:val="both"/>
        <w:rPr>
          <w:rFonts w:ascii="Times New Roman" w:hAnsi="Times New Roman" w:cs="Times New Roman"/>
          <w:sz w:val="24"/>
        </w:rPr>
        <w:pPrChange w:id="332" w:author="Liu, Luyu" w:date="2020-07-20T23:14:00Z">
          <w:pPr>
            <w:spacing w:line="480" w:lineRule="auto"/>
            <w:ind w:firstLine="720"/>
            <w:jc w:val="both"/>
          </w:pPr>
        </w:pPrChange>
      </w:pPr>
      <w:r>
        <w:rPr>
          <w:rFonts w:ascii="Times New Roman" w:hAnsi="Times New Roman" w:cs="Times New Roman"/>
          <w:sz w:val="24"/>
        </w:rPr>
        <w:t>We examine</w:t>
      </w:r>
      <w:ins w:id="333" w:author="Liu, Luyu" w:date="2020-07-22T14:59:00Z">
        <w:r w:rsidR="0074093C">
          <w:rPr>
            <w:rFonts w:ascii="Times New Roman" w:hAnsi="Times New Roman" w:cs="Times New Roman"/>
            <w:sz w:val="24"/>
          </w:rPr>
          <w:t>d</w:t>
        </w:r>
      </w:ins>
      <w:r>
        <w:rPr>
          <w:rFonts w:ascii="Times New Roman" w:hAnsi="Times New Roman" w:cs="Times New Roman"/>
          <w:sz w:val="24"/>
        </w:rPr>
        <w:t xml:space="preserve"> relationships between the estimated </w:t>
      </w:r>
      <w:del w:id="334" w:author="Liu, Luyu" w:date="2020-07-29T17:13:00Z">
        <w:r w:rsidDel="00D75BD2">
          <w:rPr>
            <w:rFonts w:ascii="Times New Roman" w:hAnsi="Times New Roman" w:cs="Times New Roman"/>
            <w:sz w:val="24"/>
          </w:rPr>
          <w:delText>floor</w:delText>
        </w:r>
      </w:del>
      <w:ins w:id="33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w:t>
      </w:r>
      <w:ins w:id="336" w:author="Liu, Luyu" w:date="2020-08-02T21:50:00Z">
        <w:r w:rsidR="005F6B5B">
          <w:rPr>
            <w:rFonts w:ascii="Times New Roman" w:hAnsi="Times New Roman" w:cs="Times New Roman"/>
            <w:sz w:val="24"/>
          </w:rPr>
          <w:t>d</w:t>
        </w:r>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337" w:author="Liu, Luyu" w:date="2020-08-02T21:51:00Z">
        <w:r w:rsidR="00B3371E">
          <w:rPr>
            <w:rFonts w:ascii="Times New Roman" w:hAnsi="Times New Roman" w:cs="Times New Roman"/>
            <w:sz w:val="24"/>
          </w:rPr>
          <w:t>ed</w:t>
        </w:r>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ith which people can work from home remotely. </w:t>
      </w:r>
    </w:p>
    <w:p w14:paraId="3BA2AD86" w14:textId="564DDCB2" w:rsidR="00077492" w:rsidRDefault="00077492">
      <w:pPr>
        <w:spacing w:line="240" w:lineRule="auto"/>
        <w:ind w:firstLine="720"/>
        <w:jc w:val="both"/>
        <w:rPr>
          <w:rFonts w:ascii="Times New Roman" w:hAnsi="Times New Roman" w:cs="Times New Roman"/>
          <w:sz w:val="24"/>
        </w:rPr>
        <w:pPrChange w:id="338" w:author="Liu, Luyu" w:date="2020-07-20T23:14:00Z">
          <w:pPr>
            <w:spacing w:line="480" w:lineRule="auto"/>
            <w:ind w:firstLine="720"/>
            <w:jc w:val="both"/>
          </w:pPr>
        </w:pPrChange>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w:t>
      </w:r>
      <w:ins w:id="339" w:author="Liu, Luyu" w:date="2020-08-02T21:51:00Z">
        <w:r w:rsidR="006B7C71">
          <w:rPr>
            <w:rFonts w:ascii="Times New Roman" w:hAnsi="Times New Roman" w:cs="Times New Roman"/>
            <w:sz w:val="24"/>
          </w:rPr>
          <w:t>d</w:t>
        </w:r>
      </w:ins>
      <w:r>
        <w:rPr>
          <w:rFonts w:ascii="Times New Roman" w:hAnsi="Times New Roman" w:cs="Times New Roman"/>
          <w:sz w:val="24"/>
        </w:rPr>
        <w:t xml:space="preserve"> the median income data from ACS.</w:t>
      </w:r>
    </w:p>
    <w:p w14:paraId="6AE7D3BB" w14:textId="48AA1840" w:rsidR="00077492" w:rsidRDefault="00077492">
      <w:pPr>
        <w:spacing w:line="240" w:lineRule="auto"/>
        <w:ind w:firstLine="720"/>
        <w:jc w:val="both"/>
        <w:rPr>
          <w:rFonts w:ascii="Times New Roman" w:hAnsi="Times New Roman" w:cs="Times New Roman"/>
          <w:sz w:val="24"/>
        </w:rPr>
        <w:pPrChange w:id="340" w:author="Liu, Luyu" w:date="2020-07-20T23:14:00Z">
          <w:pPr>
            <w:spacing w:line="480" w:lineRule="auto"/>
            <w:ind w:firstLine="720"/>
            <w:jc w:val="both"/>
          </w:pPr>
        </w:pPrChange>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341" w:author="Liu, Luyu" w:date="2020-08-02T21:51:00Z">
        <w:r w:rsidR="00483118">
          <w:rPr>
            <w:rFonts w:ascii="Times New Roman" w:hAnsi="Times New Roman" w:cs="Times New Roman"/>
            <w:sz w:val="24"/>
          </w:rPr>
          <w:t>d</w:t>
        </w:r>
      </w:ins>
      <w:r w:rsidRPr="009D4EE1">
        <w:rPr>
          <w:rFonts w:ascii="Times New Roman" w:hAnsi="Times New Roman" w:cs="Times New Roman"/>
          <w:sz w:val="24"/>
        </w:rPr>
        <w:t xml:space="preserve"> the relationship between </w:t>
      </w:r>
      <w:del w:id="342" w:author="Liu, Luyu" w:date="2020-07-29T17:13:00Z">
        <w:r w:rsidRPr="009D4EE1" w:rsidDel="00D75BD2">
          <w:rPr>
            <w:rFonts w:ascii="Times New Roman" w:hAnsi="Times New Roman" w:cs="Times New Roman"/>
            <w:sz w:val="24"/>
          </w:rPr>
          <w:delText>floor</w:delText>
        </w:r>
      </w:del>
      <w:ins w:id="343"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344" w:author="Liu, Luyu" w:date="2020-08-02T21:51:00Z">
        <w:r w:rsidR="00EA025D">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558B454D" w:rsidR="00077492" w:rsidRPr="009D4EE1" w:rsidRDefault="00077492">
      <w:pPr>
        <w:spacing w:line="240" w:lineRule="auto"/>
        <w:ind w:firstLine="720"/>
        <w:jc w:val="both"/>
        <w:rPr>
          <w:rFonts w:ascii="Times New Roman" w:hAnsi="Times New Roman" w:cs="Times New Roman"/>
          <w:sz w:val="24"/>
        </w:rPr>
        <w:pPrChange w:id="345"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w:t>
      </w:r>
      <w:ins w:id="346" w:author="Liu, Luyu" w:date="2020-08-02T21:51:00Z">
        <w:r w:rsidR="00D743A3">
          <w:rPr>
            <w:rFonts w:ascii="Times New Roman" w:hAnsi="Times New Roman" w:cs="Times New Roman"/>
            <w:sz w:val="24"/>
          </w:rPr>
          <w:t>d</w:t>
        </w:r>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347" w:author="Liu, Luyu" w:date="2020-08-02T21:52:00Z">
        <w:r w:rsidR="002316DB">
          <w:rPr>
            <w:rFonts w:ascii="Times New Roman" w:hAnsi="Times New Roman" w:cs="Times New Roman"/>
            <w:sz w:val="24"/>
          </w:rPr>
          <w:t>d</w:t>
        </w:r>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4FAED407" w:rsidR="00077492" w:rsidRDefault="00077492">
      <w:pPr>
        <w:spacing w:line="240" w:lineRule="auto"/>
        <w:ind w:firstLine="720"/>
        <w:jc w:val="both"/>
        <w:rPr>
          <w:rFonts w:ascii="Times New Roman" w:hAnsi="Times New Roman" w:cs="Times New Roman"/>
          <w:sz w:val="24"/>
        </w:rPr>
        <w:pPrChange w:id="348" w:author="Liu, Luyu" w:date="2020-07-20T23:14:00Z">
          <w:pPr>
            <w:spacing w:line="480" w:lineRule="auto"/>
            <w:ind w:firstLine="720"/>
            <w:jc w:val="both"/>
          </w:pPr>
        </w:pPrChange>
      </w:pPr>
      <w:r>
        <w:rPr>
          <w:rFonts w:ascii="Times New Roman" w:hAnsi="Times New Roman" w:cs="Times New Roman"/>
          <w:sz w:val="24"/>
        </w:rPr>
        <w:t>Moreover, we use</w:t>
      </w:r>
      <w:ins w:id="349" w:author="Liu, Luyu" w:date="2020-08-02T21:52:00Z">
        <w:r w:rsidR="00A73AC5">
          <w:rPr>
            <w:rFonts w:ascii="Times New Roman" w:hAnsi="Times New Roman" w:cs="Times New Roman"/>
            <w:sz w:val="24"/>
          </w:rPr>
          <w:t>d</w:t>
        </w:r>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350" w:author="Liu, Luyu" w:date="2020-07-29T17:13:00Z">
        <w:r w:rsidRPr="009D4EE1" w:rsidDel="00D75BD2">
          <w:rPr>
            <w:rFonts w:ascii="Times New Roman" w:hAnsi="Times New Roman" w:cs="Times New Roman"/>
            <w:sz w:val="24"/>
          </w:rPr>
          <w:delText>floor</w:delText>
        </w:r>
      </w:del>
      <w:ins w:id="351"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352"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We select</w:t>
      </w:r>
      <w:ins w:id="353" w:author="Liu, Luyu" w:date="2020-08-02T21:52:00Z">
        <w:r w:rsidR="00EE2E3D">
          <w:rPr>
            <w:rFonts w:ascii="Times New Roman" w:hAnsi="Times New Roman" w:cs="Times New Roman"/>
            <w:sz w:val="24"/>
          </w:rPr>
          <w:t>ed</w:t>
        </w:r>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6DD88C70" w:rsidR="00077492" w:rsidRPr="009D4EE1" w:rsidRDefault="00077492">
      <w:pPr>
        <w:spacing w:line="240" w:lineRule="auto"/>
        <w:ind w:firstLine="720"/>
        <w:jc w:val="both"/>
        <w:rPr>
          <w:rFonts w:ascii="Times New Roman" w:hAnsi="Times New Roman" w:cs="Times New Roman"/>
          <w:sz w:val="24"/>
        </w:rPr>
        <w:pPrChange w:id="354" w:author="Liu, Luyu" w:date="2020-07-20T23:14:00Z">
          <w:pPr>
            <w:spacing w:line="480" w:lineRule="auto"/>
            <w:ind w:firstLine="720"/>
            <w:jc w:val="both"/>
          </w:pPr>
        </w:pPrChange>
      </w:pPr>
      <w:r>
        <w:rPr>
          <w:rFonts w:ascii="Times New Roman" w:hAnsi="Times New Roman" w:cs="Times New Roman"/>
          <w:sz w:val="24"/>
        </w:rPr>
        <w:lastRenderedPageBreak/>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355" w:author="Liu, Luyu" w:date="2020-07-29T17:13:00Z">
        <w:r w:rsidDel="00D75BD2">
          <w:rPr>
            <w:rFonts w:ascii="Times New Roman" w:hAnsi="Times New Roman" w:cs="Times New Roman"/>
            <w:sz w:val="24"/>
          </w:rPr>
          <w:delText>floor</w:delText>
        </w:r>
      </w:del>
      <w:ins w:id="356" w:author="Liu, Luyu" w:date="2020-07-30T19:48:00Z">
        <w:r w:rsidR="007D36F4">
          <w:rPr>
            <w:rFonts w:ascii="Times New Roman" w:hAnsi="Times New Roman" w:cs="Times New Roman"/>
            <w:sz w:val="24"/>
          </w:rPr>
          <w:t xml:space="preserve">usage rate </w:t>
        </w:r>
      </w:ins>
      <w:ins w:id="357" w:author="Liu, Luyu" w:date="2020-07-30T20:00:00Z">
        <w:r w:rsidR="008A6B31">
          <w:rPr>
            <w:rFonts w:ascii="Times New Roman" w:hAnsi="Times New Roman" w:cs="Times New Roman"/>
            <w:sz w:val="24"/>
          </w:rPr>
          <w:fldChar w:fldCharType="begin" w:fldLock="1"/>
        </w:r>
      </w:ins>
      <w:r w:rsidR="008A6B31">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operties":{"noteIndex":0},"schema":"https://github.com/citation-style-language/schema/raw/master/csl-citation.json"}</w:instrText>
      </w:r>
      <w:r w:rsidR="008A6B31">
        <w:rPr>
          <w:rFonts w:ascii="Times New Roman" w:hAnsi="Times New Roman" w:cs="Times New Roman"/>
          <w:sz w:val="24"/>
        </w:rPr>
        <w:fldChar w:fldCharType="separate"/>
      </w:r>
      <w:r w:rsidR="008A6B31" w:rsidRPr="008A6B31">
        <w:rPr>
          <w:rFonts w:ascii="Times New Roman" w:hAnsi="Times New Roman" w:cs="Times New Roman"/>
          <w:noProof/>
          <w:sz w:val="24"/>
        </w:rPr>
        <w:t>[27]</w:t>
      </w:r>
      <w:ins w:id="358"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359" w:author="Liu, Luyu" w:date="2020-07-30T19:48:00Z">
        <w:r w:rsidR="007D36F4">
          <w:rPr>
            <w:rFonts w:ascii="Times New Roman" w:hAnsi="Times New Roman" w:cs="Times New Roman"/>
            <w:sz w:val="24"/>
          </w:rPr>
          <w:t>and base value</w:t>
        </w:r>
      </w:ins>
      <w:del w:id="360"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361" w:author="Liu, Luyu" w:date="2020-08-02T21:52:00Z">
        <w:r w:rsidR="00686BE5">
          <w:rPr>
            <w:rFonts w:ascii="Times New Roman" w:hAnsi="Times New Roman" w:cs="Times New Roman"/>
            <w:sz w:val="24"/>
          </w:rPr>
          <w:t>d</w:t>
        </w:r>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06D3DFA9" w:rsidR="00077492" w:rsidRDefault="00077492">
      <w:pPr>
        <w:spacing w:line="240" w:lineRule="auto"/>
        <w:ind w:firstLine="720"/>
        <w:jc w:val="both"/>
        <w:rPr>
          <w:rFonts w:ascii="Times New Roman" w:hAnsi="Times New Roman" w:cs="Times New Roman"/>
          <w:sz w:val="24"/>
        </w:rPr>
        <w:pPrChange w:id="362" w:author="Liu, Luyu" w:date="2020-07-20T23:14:00Z">
          <w:pPr>
            <w:spacing w:line="480" w:lineRule="auto"/>
            <w:ind w:firstLine="720"/>
            <w:jc w:val="both"/>
          </w:pPr>
        </w:pPrChange>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8,29]","plainTextFormattedCitation":"[13,28,29]","previouslyFormattedCitation":"[13,27,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13,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363" w:author="Liu, Luyu" w:date="2020-07-20T23:14:00Z">
          <w:pPr>
            <w:spacing w:line="480" w:lineRule="auto"/>
          </w:pPr>
        </w:pPrChange>
      </w:pPr>
    </w:p>
    <w:p w14:paraId="7781C4ED" w14:textId="76B61846" w:rsidR="00077492" w:rsidRPr="00FF2732" w:rsidRDefault="00077492" w:rsidP="00FF2732">
      <w:pPr>
        <w:spacing w:line="240" w:lineRule="auto"/>
        <w:jc w:val="both"/>
        <w:rPr>
          <w:rStyle w:val="Emphasis"/>
          <w:rPrChange w:id="364" w:author="Liu, Luyu" w:date="2020-08-02T21:17:00Z">
            <w:rPr/>
          </w:rPrChange>
        </w:rPr>
        <w:pPrChange w:id="365" w:author="Liu, Luyu" w:date="2020-08-02T21:17:00Z">
          <w:pPr>
            <w:pStyle w:val="ListParagraph"/>
            <w:numPr>
              <w:ilvl w:val="2"/>
              <w:numId w:val="2"/>
            </w:numPr>
            <w:spacing w:line="480" w:lineRule="auto"/>
            <w:ind w:hanging="720"/>
            <w:jc w:val="both"/>
          </w:pPr>
        </w:pPrChange>
      </w:pPr>
      <w:r w:rsidRPr="00FF2732">
        <w:rPr>
          <w:rStyle w:val="Emphasis"/>
          <w:rPrChange w:id="366" w:author="Liu, Luyu" w:date="2020-08-02T21:17:00Z">
            <w:rPr/>
          </w:rPrChange>
        </w:rPr>
        <w:t>Cliff/</w:t>
      </w:r>
      <w:del w:id="367" w:author="Liu, Luyu" w:date="2020-07-29T17:13:00Z">
        <w:r w:rsidRPr="00FF2732" w:rsidDel="00D75BD2">
          <w:rPr>
            <w:rStyle w:val="Emphasis"/>
            <w:rPrChange w:id="368" w:author="Liu, Luyu" w:date="2020-08-02T21:17:00Z">
              <w:rPr/>
            </w:rPrChange>
          </w:rPr>
          <w:delText>floor</w:delText>
        </w:r>
      </w:del>
      <w:ins w:id="369" w:author="Liu, Luyu" w:date="2020-07-29T17:13:00Z">
        <w:r w:rsidR="00D75BD2" w:rsidRPr="00FF2732">
          <w:rPr>
            <w:rStyle w:val="Emphasis"/>
            <w:rPrChange w:id="370" w:author="Liu, Luyu" w:date="2020-08-02T21:17:00Z">
              <w:rPr/>
            </w:rPrChange>
          </w:rPr>
          <w:t>base</w:t>
        </w:r>
      </w:ins>
      <w:r w:rsidRPr="00FF2732">
        <w:rPr>
          <w:rStyle w:val="Emphasis"/>
          <w:rPrChange w:id="371" w:author="Liu, Luyu" w:date="2020-08-02T21:17:00Z">
            <w:rPr/>
          </w:rPrChange>
        </w:rPr>
        <w:t xml:space="preserve"> points and decay rate</w:t>
      </w:r>
    </w:p>
    <w:p w14:paraId="486CB36E" w14:textId="027E963E" w:rsidR="00077492" w:rsidRDefault="00077492" w:rsidP="00AF6A1D">
      <w:pPr>
        <w:spacing w:line="240" w:lineRule="auto"/>
        <w:ind w:firstLine="720"/>
        <w:jc w:val="both"/>
        <w:rPr>
          <w:rFonts w:ascii="Times New Roman" w:hAnsi="Times New Roman" w:cs="Times New Roman"/>
          <w:sz w:val="24"/>
        </w:rPr>
        <w:pPrChange w:id="372"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373" w:author="Liu, Luyu" w:date="2020-07-29T17:13:00Z">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374"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375" w:author="Liu, Luyu" w:date="2020-07-29T17:13:00Z">
        <w:r w:rsidDel="00D75BD2">
          <w:rPr>
            <w:rFonts w:ascii="Times New Roman" w:hAnsi="Times New Roman" w:cs="Times New Roman"/>
            <w:i/>
            <w:sz w:val="24"/>
          </w:rPr>
          <w:delText>floor</w:delText>
        </w:r>
      </w:del>
      <w:ins w:id="376"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377" w:author="Liu, Luyu" w:date="2020-07-29T17:14:00Z">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ins>
      <w:ins w:id="378" w:author="Liu, Luyu" w:date="2020-07-29T17:15:00Z">
        <w:r w:rsidR="00D75BD2">
          <w:rPr>
            <w:rFonts w:ascii="Times New Roman" w:hAnsi="Times New Roman" w:cs="Times New Roman"/>
            <w:i/>
            <w:sz w:val="24"/>
            <w:vertAlign w:val="subscript"/>
          </w:rPr>
          <w:t>b</w:t>
        </w:r>
      </w:ins>
      <w:proofErr w:type="spellEnd"/>
      <w:ins w:id="379"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380" w:author="Liu, Luyu" w:date="2020-07-29T17:14:00Z">
              <w:rPr>
                <w:rFonts w:ascii="Times New Roman" w:hAnsi="Times New Roman" w:cs="Times New Roman"/>
                <w:i/>
                <w:sz w:val="24"/>
              </w:rPr>
            </w:rPrChange>
          </w:rPr>
          <w:t>a</w:t>
        </w:r>
      </w:ins>
      <w:del w:id="381" w:author="Liu, Luyu" w:date="2020-07-29T17:14:00Z">
        <w:r w:rsidRPr="00D75BD2" w:rsidDel="00D75BD2">
          <w:rPr>
            <w:rFonts w:ascii="Times New Roman" w:hAnsi="Times New Roman" w:cs="Times New Roman"/>
            <w:sz w:val="24"/>
            <w:rPrChange w:id="382" w:author="Liu, Luyu" w:date="2020-07-29T17:14:00Z">
              <w:rPr>
                <w:rFonts w:ascii="Times New Roman" w:hAnsi="Times New Roman" w:cs="Times New Roman"/>
                <w:i/>
                <w:sz w:val="24"/>
              </w:rPr>
            </w:rPrChange>
          </w:rPr>
          <w:delText>in</w:delText>
        </w:r>
      </w:del>
      <w:del w:id="383" w:author="Liu, Luyu" w:date="2020-07-29T17:13:00Z">
        <w:r w:rsidRPr="00D75BD2" w:rsidDel="00D75BD2">
          <w:rPr>
            <w:rFonts w:ascii="Times New Roman" w:hAnsi="Times New Roman" w:cs="Times New Roman"/>
            <w:sz w:val="24"/>
            <w:vertAlign w:val="subscript"/>
            <w:rPrChange w:id="384"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Change w:id="385" w:author="Liu, Luyu" w:date="2020-07-29T17:14:00Z">
                    <w:rPr>
                      <w:rFonts w:ascii="Cambria Math" w:hAnsi="Cambria Math" w:cs="Times New Roman"/>
                      <w:i/>
                      <w:sz w:val="24"/>
                    </w:rPr>
                  </w:rPrChange>
                </w:rPr>
              </m:ctrlPr>
            </m:sSubPr>
            <m:e>
              <m:r>
                <m:rPr>
                  <m:sty m:val="p"/>
                </m:rPr>
                <w:rPr>
                  <w:rFonts w:ascii="Cambria Math" w:hAnsi="Cambria Math" w:cs="Times New Roman"/>
                  <w:sz w:val="24"/>
                  <w:vertAlign w:val="subscript"/>
                  <w:rPrChange w:id="386" w:author="Liu, Luyu" w:date="2020-07-29T17:14:00Z">
                    <w:rPr>
                      <w:rFonts w:ascii="Cambria Math" w:hAnsi="Cambria Math" w:cs="Times New Roman"/>
                      <w:sz w:val="24"/>
                      <w:vertAlign w:val="subscript"/>
                    </w:rPr>
                  </w:rPrChange>
                </w:rPr>
                <m:t>t</m:t>
              </m:r>
            </m:e>
            <m:sub>
              <m:r>
                <m:rPr>
                  <m:sty m:val="p"/>
                </m:rPr>
                <w:rPr>
                  <w:rFonts w:ascii="Cambria Math" w:hAnsi="Cambria Math" w:cs="Times New Roman"/>
                  <w:sz w:val="24"/>
                  <w:vertAlign w:val="subscript"/>
                  <w:rPrChange w:id="387" w:author="Liu, Luyu" w:date="2020-07-29T17:14:00Z">
                    <w:rPr>
                      <w:rFonts w:ascii="Cambria Math" w:hAnsi="Cambria Math" w:cs="Times New Roman"/>
                      <w:sz w:val="24"/>
                      <w:vertAlign w:val="subscript"/>
                    </w:rPr>
                  </w:rPrChange>
                </w:rPr>
                <m:t>f</m:t>
              </m:r>
            </m:sub>
          </m:sSub>
        </m:oMath>
      </w:del>
      <w:del w:id="388"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389"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r w:rsidR="009E6663">
          <w:rPr>
            <w:rFonts w:ascii="Times New Roman" w:hAnsi="Times New Roman" w:cs="Times New Roman"/>
            <w:sz w:val="24"/>
          </w:rPr>
        </w:r>
      </w:ins>
      <w:r w:rsidR="009E6663">
        <w:rPr>
          <w:rFonts w:ascii="Times New Roman" w:hAnsi="Times New Roman" w:cs="Times New Roman"/>
          <w:sz w:val="24"/>
        </w:rPr>
        <w:fldChar w:fldCharType="separate"/>
      </w:r>
      <w:ins w:id="390" w:author="Liu, Luyu" w:date="2020-07-29T23:37:00Z">
        <w:r w:rsidR="000F49FB" w:rsidRPr="006C64A6">
          <w:rPr>
            <w:rFonts w:ascii="Times New Roman" w:hAnsi="Times New Roman" w:cs="Times New Roman"/>
            <w:sz w:val="24"/>
            <w:rPrChange w:id="391" w:author="Liu, Luyu" w:date="2020-07-29T23:11:00Z">
              <w:rPr/>
            </w:rPrChange>
          </w:rPr>
          <w:t xml:space="preserve">Fig </w:t>
        </w:r>
        <w:r w:rsidR="000F49FB">
          <w:rPr>
            <w:rFonts w:ascii="Times New Roman" w:hAnsi="Times New Roman" w:cs="Times New Roman"/>
            <w:noProof/>
            <w:sz w:val="24"/>
          </w:rPr>
          <w:t>2</w:t>
        </w:r>
      </w:ins>
      <w:ins w:id="392"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393" w:author="Liu, Luyu" w:date="2020-08-02T21:52:00Z">
        <w:r w:rsidR="00EE684B">
          <w:rPr>
            <w:rFonts w:ascii="Times New Roman" w:hAnsi="Times New Roman" w:cs="Times New Roman"/>
            <w:sz w:val="24"/>
          </w:rPr>
          <w:t>d</w:t>
        </w:r>
      </w:ins>
      <w:r>
        <w:rPr>
          <w:rFonts w:ascii="Times New Roman" w:hAnsi="Times New Roman" w:cs="Times New Roman"/>
          <w:sz w:val="24"/>
        </w:rPr>
        <w:t xml:space="preserve"> these from the logistic curve using confidence interval theory rather than the observed data to provide more stable estimates. We derive</w:t>
      </w:r>
      <w:ins w:id="394" w:author="Liu, Luyu" w:date="2020-08-02T21:53:00Z">
        <w:r w:rsidR="00E02617">
          <w:rPr>
            <w:rFonts w:ascii="Times New Roman" w:hAnsi="Times New Roman" w:cs="Times New Roman"/>
            <w:sz w:val="24"/>
          </w:rPr>
          <w:t>d</w:t>
        </w:r>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395"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396"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39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397"/>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398" w:author="Liu, Luyu" w:date="2020-07-20T23:14:00Z">
                <w:pPr>
                  <w:spacing w:line="480" w:lineRule="auto"/>
                  <w:jc w:val="center"/>
                </w:pPr>
              </w:pPrChange>
            </w:pPr>
          </w:p>
        </w:tc>
        <w:tc>
          <w:tcPr>
            <w:tcW w:w="4462" w:type="pct"/>
            <w:vAlign w:val="center"/>
            <w:hideMark/>
          </w:tcPr>
          <w:p w14:paraId="6EFEBD6D" w14:textId="1BC0ABE6" w:rsidR="00077492" w:rsidRPr="00AB345C" w:rsidRDefault="00077492" w:rsidP="00E71AC6">
            <w:pPr>
              <w:spacing w:line="240" w:lineRule="auto"/>
              <w:jc w:val="center"/>
              <w:rPr>
                <w:rFonts w:ascii="Times New Roman" w:hAnsi="Times New Roman" w:cs="Times New Roman"/>
                <w:sz w:val="24"/>
              </w:rPr>
              <w:pPrChange w:id="399"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400" w:author="Liu, Luyu" w:date="2020-07-29T17:23:00Z">
                            <w:rPr>
                              <w:rFonts w:ascii="Cambria Math" w:eastAsia="Yu Mincho" w:hAnsi="Cambria Math" w:cs="Times New Roman"/>
                              <w:i/>
                              <w:sz w:val="24"/>
                              <w:szCs w:val="24"/>
                              <w:lang w:eastAsia="ja-JP"/>
                            </w:rPr>
                          </w:del>
                        </m:ctrlPr>
                      </m:sSubPr>
                      <m:e>
                        <m:r>
                          <w:del w:id="401" w:author="Liu, Luyu" w:date="2020-07-29T17:23:00Z">
                            <w:rPr>
                              <w:rFonts w:ascii="Cambria Math" w:eastAsia="Yu Mincho" w:hAnsi="Cambria Math" w:cs="Times New Roman"/>
                              <w:sz w:val="24"/>
                              <w:szCs w:val="24"/>
                              <w:lang w:eastAsia="ja-JP"/>
                            </w:rPr>
                            <m:t>t</m:t>
                          </w:del>
                        </m:r>
                      </m:e>
                      <m:sub>
                        <m:r>
                          <w:del w:id="402" w:author="Liu, Luyu" w:date="2020-07-29T17:23:00Z">
                            <w:rPr>
                              <w:rFonts w:ascii="Cambria Math" w:eastAsia="Yu Mincho" w:hAnsi="Cambria Math" w:cs="Times New Roman"/>
                              <w:sz w:val="24"/>
                              <w:szCs w:val="24"/>
                              <w:lang w:eastAsia="ja-JP"/>
                            </w:rPr>
                            <m:t>f</m:t>
                          </w:del>
                        </m:r>
                      </m:sub>
                    </m:sSub>
                    <m:sSub>
                      <m:sSubPr>
                        <m:ctrlPr>
                          <w:ins w:id="403" w:author="Liu, Luyu" w:date="2020-07-29T17:23:00Z">
                            <w:rPr>
                              <w:rFonts w:ascii="Cambria Math" w:eastAsia="Yu Mincho" w:hAnsi="Cambria Math" w:cs="Times New Roman"/>
                              <w:i/>
                              <w:sz w:val="24"/>
                              <w:szCs w:val="24"/>
                              <w:lang w:eastAsia="ja-JP"/>
                            </w:rPr>
                          </w:ins>
                        </m:ctrlPr>
                      </m:sSubPr>
                      <m:e>
                        <m:r>
                          <w:ins w:id="404" w:author="Liu, Luyu" w:date="2020-07-29T17:23:00Z">
                            <w:rPr>
                              <w:rFonts w:ascii="Cambria Math" w:eastAsia="Yu Mincho" w:hAnsi="Cambria Math" w:cs="Times New Roman"/>
                              <w:sz w:val="24"/>
                              <w:szCs w:val="24"/>
                              <w:lang w:eastAsia="ja-JP"/>
                            </w:rPr>
                            <m:t>t</m:t>
                          </w:ins>
                        </m:r>
                      </m:e>
                      <m:sub>
                        <m:r>
                          <w:ins w:id="405"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06" w:author="Liu, Luyu" w:date="2020-07-29T17:23:00Z">
                                <w:rPr>
                                  <w:rFonts w:ascii="Cambria Math" w:eastAsia="Yu Mincho" w:hAnsi="Cambria Math" w:cs="Times New Roman"/>
                                  <w:sz w:val="24"/>
                                  <w:szCs w:val="24"/>
                                  <w:lang w:eastAsia="ja-JP"/>
                                </w:rPr>
                                <m:t>b</m:t>
                              </w:ins>
                            </m:r>
                            <m:r>
                              <w:del w:id="407"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08" w:author="Liu, Luyu" w:date="2020-07-20T23:14:00Z">
                <w:pPr>
                  <w:spacing w:line="480" w:lineRule="auto"/>
                  <w:jc w:val="center"/>
                </w:pPr>
              </w:pPrChange>
            </w:pPr>
            <w:bookmarkStart w:id="40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09"/>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10"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411"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12" w:author="Liu, Luyu" w:date="2020-07-20T23:14:00Z">
                <w:pPr>
                  <w:spacing w:line="480" w:lineRule="auto"/>
                  <w:jc w:val="center"/>
                </w:pPr>
              </w:pPrChange>
            </w:pPr>
            <w:bookmarkStart w:id="413"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413"/>
            <w:r w:rsidRPr="00E714F0">
              <w:rPr>
                <w:rFonts w:ascii="Times New Roman" w:eastAsia="Yu Mincho" w:hAnsi="Times New Roman" w:cs="Times New Roman"/>
                <w:sz w:val="24"/>
                <w:szCs w:val="24"/>
                <w:lang w:eastAsia="ja-JP"/>
              </w:rPr>
              <w:t>)</w:t>
            </w:r>
          </w:p>
        </w:tc>
      </w:tr>
    </w:tbl>
    <w:p w14:paraId="4FBD307A" w14:textId="131DE40A" w:rsidR="00077492" w:rsidRDefault="00077492">
      <w:pPr>
        <w:spacing w:line="240" w:lineRule="auto"/>
        <w:jc w:val="both"/>
        <w:rPr>
          <w:rFonts w:ascii="Times New Roman" w:hAnsi="Times New Roman" w:cs="Times New Roman"/>
          <w:sz w:val="24"/>
        </w:rPr>
        <w:pPrChange w:id="414"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415" w:author="Liu, Luyu" w:date="2020-08-02T21:53:00Z">
        <w:r w:rsidR="00381777">
          <w:rPr>
            <w:rFonts w:ascii="Times New Roman" w:hAnsi="Times New Roman" w:cs="Times New Roman"/>
            <w:sz w:val="24"/>
          </w:rPr>
          <w:t>ed</w:t>
        </w:r>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416" w:author="Liu, Luyu" w:date="2020-08-02T21:53:00Z">
        <w:r w:rsidR="00381777">
          <w:rPr>
            <w:rFonts w:ascii="Times New Roman" w:hAnsi="Times New Roman" w:cs="Times New Roman"/>
            <w:sz w:val="24"/>
          </w:rPr>
          <w:t>d</w:t>
        </w:r>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17"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418"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19"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420"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421"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422"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23" w:author="Liu, Luyu" w:date="2020-07-29T17:24:00Z">
                    <w:rPr>
                      <w:rFonts w:ascii="Cambria Math" w:eastAsia="Yu Mincho" w:hAnsi="Cambria Math" w:cs="Times New Roman"/>
                      <w:sz w:val="24"/>
                      <w:szCs w:val="24"/>
                      <w:lang w:eastAsia="ja-JP"/>
                    </w:rPr>
                    <m:t>b</m:t>
                  </w:ins>
                </m:r>
                <m:r>
                  <w:del w:id="424"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25" w:author="Liu, Luyu" w:date="2020-07-29T17:24:00Z">
                    <w:rPr>
                      <w:rFonts w:ascii="Cambria Math" w:eastAsia="Yu Mincho" w:hAnsi="Cambria Math" w:cs="Times New Roman"/>
                      <w:sz w:val="24"/>
                      <w:szCs w:val="24"/>
                      <w:lang w:eastAsia="ja-JP"/>
                    </w:rPr>
                    <m:t>b</m:t>
                  </w:ins>
                </m:r>
                <m:r>
                  <w:del w:id="426"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427" w:author="Liu, Luyu" w:date="2020-07-29T17:13:00Z">
        <w:r w:rsidDel="00D75BD2">
          <w:rPr>
            <w:rFonts w:ascii="Times New Roman" w:eastAsia="Yu Mincho" w:hAnsi="Times New Roman" w:cs="Times New Roman"/>
            <w:sz w:val="24"/>
            <w:szCs w:val="24"/>
            <w:lang w:eastAsia="ja-JP"/>
          </w:rPr>
          <w:delText>floor</w:delText>
        </w:r>
      </w:del>
      <w:ins w:id="428"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 . From the formula, we give the direct definition of cliff and </w:t>
      </w:r>
      <w:del w:id="429" w:author="Liu, Luyu" w:date="2020-07-29T17:13:00Z">
        <w:r w:rsidDel="00D75BD2">
          <w:rPr>
            <w:rFonts w:ascii="Times New Roman" w:eastAsia="Yu Mincho" w:hAnsi="Times New Roman" w:cs="Times New Roman"/>
            <w:sz w:val="24"/>
            <w:szCs w:val="24"/>
            <w:lang w:eastAsia="ja-JP"/>
          </w:rPr>
          <w:delText>floor</w:delText>
        </w:r>
      </w:del>
      <w:ins w:id="430"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31" w:author="Liu, Luyu" w:date="2020-07-20T23:14:00Z">
                <w:pPr>
                  <w:spacing w:line="480" w:lineRule="auto"/>
                  <w:jc w:val="both"/>
                </w:pPr>
              </w:pPrChange>
            </w:pPr>
          </w:p>
        </w:tc>
        <w:tc>
          <w:tcPr>
            <w:tcW w:w="4463" w:type="pct"/>
            <w:vAlign w:val="center"/>
            <w:hideMark/>
          </w:tcPr>
          <w:p w14:paraId="2E3AAB9E" w14:textId="77777777" w:rsidR="00077492" w:rsidRPr="00E714F0" w:rsidRDefault="006A7A63">
            <w:pPr>
              <w:spacing w:line="240" w:lineRule="auto"/>
              <w:jc w:val="center"/>
              <w:rPr>
                <w:rFonts w:ascii="Times New Roman" w:eastAsia="Yu Mincho" w:hAnsi="Times New Roman" w:cs="Times New Roman"/>
                <w:sz w:val="24"/>
                <w:szCs w:val="24"/>
                <w:lang w:eastAsia="ja-JP"/>
              </w:rPr>
              <w:pPrChange w:id="432"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43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433"/>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34" w:author="Liu, Luyu" w:date="2020-07-20T23:14:00Z">
                <w:pPr>
                  <w:spacing w:line="480" w:lineRule="auto"/>
                  <w:jc w:val="both"/>
                </w:pPr>
              </w:pPrChange>
            </w:pPr>
          </w:p>
        </w:tc>
        <w:tc>
          <w:tcPr>
            <w:tcW w:w="4463" w:type="pct"/>
            <w:vAlign w:val="center"/>
            <w:hideMark/>
          </w:tcPr>
          <w:p w14:paraId="3852B7CE" w14:textId="3B1CB8B8" w:rsidR="00077492" w:rsidRPr="00A36F5B" w:rsidRDefault="006A7A63">
            <w:pPr>
              <w:spacing w:line="240" w:lineRule="auto"/>
              <w:jc w:val="center"/>
              <w:rPr>
                <w:rFonts w:ascii="Cambria Math" w:eastAsia="Yu Mincho" w:hAnsi="Cambria Math" w:cs="Times New Roman"/>
                <w:sz w:val="24"/>
                <w:szCs w:val="24"/>
                <w:lang w:eastAsia="ja-JP"/>
                <w:oMath/>
              </w:rPr>
              <w:pPrChange w:id="435"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436" w:author="Liu, Luyu" w:date="2020-07-29T17:24:00Z">
                        <w:rPr>
                          <w:rFonts w:ascii="Cambria Math" w:eastAsia="Yu Mincho" w:hAnsi="Cambria Math" w:cs="Times New Roman"/>
                          <w:sz w:val="24"/>
                          <w:szCs w:val="24"/>
                          <w:lang w:eastAsia="ja-JP"/>
                        </w:rPr>
                        <m:t>b</m:t>
                      </w:ins>
                    </m:r>
                    <m:r>
                      <w:del w:id="437"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438" w:author="Liu, Luyu" w:date="2020-07-20T23:14:00Z">
                <w:pPr>
                  <w:spacing w:line="480" w:lineRule="auto"/>
                  <w:jc w:val="both"/>
                </w:pPr>
              </w:pPrChange>
            </w:pPr>
            <w:bookmarkStart w:id="439"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439"/>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440" w:author="Liu, Luyu" w:date="2020-07-20T23:14:00Z">
          <w:pPr>
            <w:spacing w:line="480" w:lineRule="auto"/>
            <w:jc w:val="both"/>
          </w:pPr>
        </w:pPrChange>
      </w:pPr>
    </w:p>
    <w:p w14:paraId="1A5D6FB7" w14:textId="344C7ED4" w:rsidR="00077492" w:rsidDel="002730D3" w:rsidRDefault="00077492">
      <w:pPr>
        <w:spacing w:line="240" w:lineRule="auto"/>
        <w:jc w:val="both"/>
        <w:rPr>
          <w:del w:id="441" w:author="Liu, Luyu" w:date="2020-08-02T22:56:00Z"/>
          <w:rFonts w:ascii="Times New Roman" w:hAnsi="Times New Roman" w:cs="Times New Roman"/>
          <w:sz w:val="24"/>
        </w:rPr>
        <w:pPrChange w:id="442" w:author="Liu, Luyu" w:date="2020-07-20T23:14: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443" w:author="Liu, Luyu" w:date="2020-07-29T17:24:00Z">
        <w:r w:rsidDel="00E71AC6">
          <w:rPr>
            <w:rFonts w:ascii="Times New Roman" w:hAnsi="Times New Roman" w:cs="Times New Roman"/>
            <w:sz w:val="24"/>
          </w:rPr>
          <w:delText>floor</w:delText>
        </w:r>
      </w:del>
      <w:ins w:id="444"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Naturally, we can expect the cliff point to be impacted by the policy of </w:t>
      </w:r>
      <w:r>
        <w:rPr>
          <w:rFonts w:ascii="Times New Roman" w:hAnsi="Times New Roman" w:cs="Times New Roman"/>
          <w:sz w:val="24"/>
        </w:rPr>
        <w:lastRenderedPageBreak/>
        <w:t>local government. We therefore collect</w:t>
      </w:r>
      <w:ins w:id="445" w:author="Liu, Luyu" w:date="2020-08-02T21:53:00Z">
        <w:r w:rsidR="005E7EC6">
          <w:rPr>
            <w:rFonts w:ascii="Times New Roman" w:hAnsi="Times New Roman" w:cs="Times New Roman"/>
            <w:sz w:val="24"/>
          </w:rPr>
          <w:t>ed</w:t>
        </w:r>
      </w:ins>
      <w:r>
        <w:rPr>
          <w:rFonts w:ascii="Times New Roman" w:hAnsi="Times New Roman" w:cs="Times New Roman"/>
          <w:sz w:val="24"/>
        </w:rPr>
        <w:t xml:space="preserve"> the date when each state declared the state of emergency due to COVID-19 and conduct correlation analysis between the emergency date and the cliff point.</w:t>
      </w:r>
    </w:p>
    <w:p w14:paraId="2831AB2A" w14:textId="77777777" w:rsidR="007455D1" w:rsidRDefault="00077492" w:rsidP="007455D1">
      <w:pPr>
        <w:spacing w:line="240" w:lineRule="auto"/>
        <w:rPr>
          <w:ins w:id="446" w:author="Liu, Luyu" w:date="2020-08-02T23:00:00Z"/>
          <w:rFonts w:ascii="Times New Roman" w:hAnsi="Times New Roman" w:cs="Times New Roman"/>
          <w:sz w:val="24"/>
        </w:rPr>
        <w:pPrChange w:id="447" w:author="Liu, Luyu" w:date="2020-08-02T23:00:00Z">
          <w:pPr>
            <w:spacing w:line="480" w:lineRule="auto"/>
          </w:pPr>
        </w:pPrChange>
      </w:pPr>
      <w:r>
        <w:rPr>
          <w:rFonts w:ascii="Times New Roman" w:hAnsi="Times New Roman" w:cs="Times New Roman"/>
          <w:sz w:val="24"/>
        </w:rPr>
        <w:tab/>
      </w:r>
      <w:del w:id="448"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449" w:author="Liu, Luyu" w:date="2020-07-29T17:24:00Z">
        <w:r w:rsidDel="00E71AC6">
          <w:rPr>
            <w:rFonts w:ascii="Times New Roman" w:hAnsi="Times New Roman" w:cs="Times New Roman"/>
            <w:sz w:val="24"/>
          </w:rPr>
          <w:delText>floor</w:delText>
        </w:r>
      </w:del>
      <w:del w:id="450"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rPr>
          <w:del w:id="451" w:author="Liu, Luyu" w:date="2020-07-29T23:33:00Z"/>
          <w:rFonts w:ascii="Times New Roman" w:hAnsi="Times New Roman" w:cs="Times New Roman"/>
          <w:sz w:val="24"/>
        </w:rPr>
        <w:pPrChange w:id="452" w:author="Liu, Luyu" w:date="2020-07-20T23:14:00Z">
          <w:pPr>
            <w:spacing w:line="480" w:lineRule="auto"/>
          </w:pPr>
        </w:pPrChange>
      </w:pPr>
      <w:ins w:id="453" w:author="Liu, Luyu" w:date="2020-08-02T23:00:00Z">
        <w:r>
          <w:rPr>
            <w:rFonts w:ascii="Times New Roman" w:hAnsi="Times New Roman" w:cs="Times New Roman"/>
            <w:sz w:val="24"/>
          </w:rPr>
          <w:tab/>
        </w:r>
      </w:ins>
      <w:del w:id="454" w:author="Liu, Luyu" w:date="2020-08-02T23:00:00Z">
        <w:r w:rsidR="00077492" w:rsidDel="007455D1">
          <w:rPr>
            <w:rFonts w:ascii="Times New Roman" w:hAnsi="Times New Roman" w:cs="Times New Roman"/>
            <w:sz w:val="24"/>
          </w:rPr>
          <w:delText xml:space="preserve"> </w:delText>
        </w:r>
      </w:del>
    </w:p>
    <w:p w14:paraId="0F57E948" w14:textId="1FA63B46" w:rsidR="006C64A6" w:rsidRDefault="002730D3" w:rsidP="007455D1">
      <w:pPr>
        <w:spacing w:line="240" w:lineRule="auto"/>
        <w:rPr>
          <w:ins w:id="455" w:author="Liu, Luyu" w:date="2020-08-02T22:56:00Z"/>
          <w:rFonts w:ascii="Times New Roman" w:hAnsi="Times New Roman" w:cs="Times New Roman"/>
          <w:sz w:val="24"/>
        </w:rPr>
        <w:pPrChange w:id="456" w:author="Liu, Luyu" w:date="2020-08-02T23:00:00Z">
          <w:pPr>
            <w:spacing w:line="480" w:lineRule="auto"/>
          </w:pPr>
        </w:pPrChange>
      </w:pPr>
      <w:ins w:id="457"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who have the ability to stay at home or not use public transit. We also conducted the correlation analysis between decay rate and cliff/base point.</w:t>
        </w:r>
      </w:ins>
    </w:p>
    <w:p w14:paraId="55865E09" w14:textId="77777777" w:rsidR="002730D3" w:rsidRDefault="002730D3">
      <w:pPr>
        <w:spacing w:line="240" w:lineRule="auto"/>
        <w:rPr>
          <w:rFonts w:ascii="Times New Roman" w:hAnsi="Times New Roman" w:cs="Times New Roman"/>
          <w:sz w:val="24"/>
        </w:rPr>
        <w:pPrChange w:id="458" w:author="Liu, Luyu" w:date="2020-07-20T23:14:00Z">
          <w:pPr>
            <w:spacing w:line="480" w:lineRule="auto"/>
          </w:pPr>
        </w:pPrChange>
      </w:pPr>
    </w:p>
    <w:p w14:paraId="602BAB8D" w14:textId="77777777" w:rsidR="00077492" w:rsidRPr="00FF2732" w:rsidRDefault="00077492" w:rsidP="00FF2732">
      <w:pPr>
        <w:spacing w:line="240" w:lineRule="auto"/>
        <w:jc w:val="both"/>
        <w:rPr>
          <w:rStyle w:val="Emphasis"/>
          <w:rPrChange w:id="459" w:author="Liu, Luyu" w:date="2020-08-02T21:18:00Z">
            <w:rPr/>
          </w:rPrChange>
        </w:rPr>
        <w:pPrChange w:id="460" w:author="Liu, Luyu" w:date="2020-08-02T21:18:00Z">
          <w:pPr>
            <w:pStyle w:val="ListParagraph"/>
            <w:numPr>
              <w:ilvl w:val="2"/>
              <w:numId w:val="2"/>
            </w:numPr>
            <w:spacing w:line="480" w:lineRule="auto"/>
            <w:ind w:hanging="720"/>
            <w:jc w:val="both"/>
          </w:pPr>
        </w:pPrChange>
      </w:pPr>
      <w:r w:rsidRPr="00FF2732">
        <w:rPr>
          <w:rStyle w:val="Emphasis"/>
          <w:rPrChange w:id="461" w:author="Liu, Luyu" w:date="2020-08-02T21:18:00Z">
            <w:rPr/>
          </w:rPrChange>
        </w:rPr>
        <w:t>Response intervals with incubation lags</w:t>
      </w:r>
    </w:p>
    <w:p w14:paraId="066139FC" w14:textId="7D0E8D0D" w:rsidR="00077492" w:rsidRDefault="00077492" w:rsidP="00AF6A1D">
      <w:pPr>
        <w:spacing w:line="240" w:lineRule="auto"/>
        <w:ind w:firstLine="720"/>
        <w:jc w:val="both"/>
        <w:rPr>
          <w:rFonts w:ascii="Times New Roman" w:hAnsi="Times New Roman" w:cs="Times New Roman" w:hint="eastAsia"/>
          <w:sz w:val="24"/>
        </w:rPr>
        <w:pPrChange w:id="462"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463" w:author="Liu, Luyu" w:date="2020-07-29T17:24:00Z">
        <w:r w:rsidDel="00E71AC6">
          <w:rPr>
            <w:rFonts w:ascii="Times New Roman" w:hAnsi="Times New Roman" w:cs="Times New Roman"/>
            <w:sz w:val="24"/>
          </w:rPr>
          <w:delText>floor</w:delText>
        </w:r>
      </w:del>
      <w:ins w:id="464"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9CF1EBF" w:rsidR="00077492" w:rsidRDefault="00077492">
      <w:pPr>
        <w:spacing w:line="240" w:lineRule="auto"/>
        <w:ind w:firstLine="720"/>
        <w:jc w:val="both"/>
        <w:rPr>
          <w:rFonts w:ascii="Times New Roman" w:hAnsi="Times New Roman" w:cs="Times New Roman"/>
          <w:sz w:val="24"/>
        </w:rPr>
        <w:pPrChange w:id="465"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29]"},"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0–32]"},"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3,34]"},"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 xml:space="preserve">response intervals relative to the cliff and </w:t>
      </w:r>
      <w:del w:id="466" w:author="Liu, Luyu" w:date="2020-07-29T17:24:00Z">
        <w:r w:rsidRPr="009457DC" w:rsidDel="00E71AC6">
          <w:rPr>
            <w:rFonts w:ascii="Times New Roman" w:hAnsi="Times New Roman" w:cs="Times New Roman"/>
            <w:sz w:val="24"/>
          </w:rPr>
          <w:delText>floor</w:delText>
        </w:r>
      </w:del>
      <w:ins w:id="467"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68" w:author="Liu, Luyu" w:date="2020-07-20T23:14:00Z">
                <w:pPr>
                  <w:spacing w:line="480" w:lineRule="auto"/>
                  <w:jc w:val="center"/>
                </w:pPr>
              </w:pPrChange>
            </w:pPr>
          </w:p>
        </w:tc>
        <w:tc>
          <w:tcPr>
            <w:tcW w:w="4463" w:type="pct"/>
            <w:vAlign w:val="center"/>
            <w:hideMark/>
          </w:tcPr>
          <w:p w14:paraId="0A9CB44B" w14:textId="77777777" w:rsidR="00077492" w:rsidRPr="0053358D" w:rsidRDefault="006A7A63">
            <w:pPr>
              <w:spacing w:line="240" w:lineRule="auto"/>
              <w:jc w:val="both"/>
              <w:rPr>
                <w:rFonts w:ascii="Times New Roman" w:eastAsia="Yu Mincho" w:hAnsi="Times New Roman" w:cs="Times New Roman"/>
                <w:sz w:val="24"/>
                <w:szCs w:val="24"/>
                <w:lang w:eastAsia="ja-JP"/>
              </w:rPr>
              <w:pPrChange w:id="469"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7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71" w:author="Liu, Luyu" w:date="2020-07-20T23:14:00Z">
                <w:pPr>
                  <w:spacing w:line="480" w:lineRule="auto"/>
                  <w:jc w:val="center"/>
                </w:pPr>
              </w:pPrChange>
            </w:pPr>
          </w:p>
        </w:tc>
        <w:tc>
          <w:tcPr>
            <w:tcW w:w="4463" w:type="pct"/>
            <w:vAlign w:val="center"/>
            <w:hideMark/>
          </w:tcPr>
          <w:p w14:paraId="570801F6" w14:textId="212A35F3" w:rsidR="00077492" w:rsidRPr="007744F3" w:rsidRDefault="006A7A63">
            <w:pPr>
              <w:spacing w:line="240" w:lineRule="auto"/>
              <w:jc w:val="both"/>
              <w:rPr>
                <w:rFonts w:ascii="Cambria Math" w:eastAsia="Yu Mincho" w:hAnsi="Cambria Math" w:cs="Times New Roman"/>
                <w:sz w:val="24"/>
                <w:szCs w:val="24"/>
                <w:lang w:eastAsia="ja-JP"/>
                <w:oMath/>
              </w:rPr>
              <w:pPrChange w:id="472"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473" w:author="Liu, Luyu" w:date="2020-07-29T17:24:00Z">
                        <m:rPr>
                          <m:sty m:val="p"/>
                        </m:rPr>
                        <w:rPr>
                          <w:rFonts w:ascii="Cambria Math" w:eastAsia="Yu Mincho" w:hAnsi="Cambria Math" w:cs="Times New Roman"/>
                          <w:sz w:val="24"/>
                          <w:szCs w:val="24"/>
                          <w:lang w:eastAsia="ja-JP"/>
                        </w:rPr>
                        <m:t>b</m:t>
                      </w:ins>
                    </m:r>
                    <m:r>
                      <w:del w:id="474"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475" w:author="Liu, Luyu" w:date="2020-07-29T17:24:00Z">
                        <w:rPr>
                          <w:rFonts w:ascii="Cambria Math" w:eastAsia="Yu Mincho" w:hAnsi="Cambria Math" w:cs="Times New Roman"/>
                          <w:sz w:val="24"/>
                          <w:szCs w:val="24"/>
                          <w:lang w:eastAsia="ja-JP"/>
                        </w:rPr>
                        <m:t>b</m:t>
                      </w:ins>
                    </m:r>
                    <m:r>
                      <w:del w:id="476"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477"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2C34D828" w:rsidR="00077492" w:rsidRPr="006B2355" w:rsidRDefault="00077492">
      <w:pPr>
        <w:spacing w:line="240" w:lineRule="auto"/>
        <w:jc w:val="both"/>
        <w:rPr>
          <w:rFonts w:ascii="Times New Roman" w:hAnsi="Times New Roman" w:cs="Times New Roman"/>
          <w:sz w:val="24"/>
        </w:rPr>
        <w:pPrChange w:id="478"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w:t>
      </w:r>
      <w:del w:id="479" w:author="Liu, Luyu" w:date="2020-07-29T17:24:00Z">
        <w:r w:rsidDel="00E71AC6">
          <w:rPr>
            <w:rFonts w:ascii="Times New Roman" w:hAnsi="Times New Roman" w:cs="Times New Roman"/>
            <w:sz w:val="24"/>
          </w:rPr>
          <w:delText>floor</w:delText>
        </w:r>
      </w:del>
      <w:ins w:id="480"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Pr>
          <w:rFonts w:ascii="Times New Roman" w:hAnsi="Times New Roman" w:cs="Times New Roman"/>
          <w:sz w:val="24"/>
        </w:rPr>
        <w:t>r</w:t>
      </w:r>
      <w:r w:rsidRPr="005E5D01">
        <w:rPr>
          <w:rFonts w:ascii="Times New Roman" w:hAnsi="Times New Roman" w:cs="Times New Roman"/>
          <w:sz w:val="24"/>
          <w:vertAlign w:val="subscript"/>
        </w:rPr>
        <w:t>c</w:t>
      </w:r>
      <w:proofErr w:type="spellEnd"/>
      <w:r>
        <w:rPr>
          <w:rFonts w:ascii="Times New Roman" w:hAnsi="Times New Roman" w:cs="Times New Roman"/>
          <w:sz w:val="24"/>
        </w:rPr>
        <w:t xml:space="preserve"> and </w:t>
      </w:r>
      <w:proofErr w:type="spellStart"/>
      <w:r>
        <w:rPr>
          <w:rFonts w:ascii="Times New Roman" w:hAnsi="Times New Roman" w:cs="Times New Roman"/>
          <w:sz w:val="24"/>
        </w:rPr>
        <w:t>r</w:t>
      </w:r>
      <w:ins w:id="481" w:author="Liu, Luyu" w:date="2020-07-29T17:25:00Z">
        <w:r w:rsidR="00E71AC6">
          <w:rPr>
            <w:rFonts w:ascii="Times New Roman" w:hAnsi="Times New Roman" w:cs="Times New Roman"/>
            <w:sz w:val="24"/>
            <w:vertAlign w:val="subscript"/>
          </w:rPr>
          <w:t>b</w:t>
        </w:r>
      </w:ins>
      <w:proofErr w:type="spellEnd"/>
      <w:del w:id="482"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483" w:author="Liu, Luyu" w:date="2020-07-29T17:24:00Z">
        <w:r w:rsidDel="00E71AC6">
          <w:rPr>
            <w:rFonts w:ascii="Times New Roman" w:hAnsi="Times New Roman" w:cs="Times New Roman"/>
            <w:sz w:val="24"/>
          </w:rPr>
          <w:delText>floor</w:delText>
        </w:r>
      </w:del>
      <w:ins w:id="484"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 xml:space="preserve">time (a negative </w:t>
      </w:r>
      <w:del w:id="485" w:author="Liu, Luyu" w:date="2020-07-29T17:25:00Z">
        <w:r w:rsidDel="00E71AC6">
          <w:rPr>
            <w:rFonts w:ascii="Times New Roman" w:hAnsi="Times New Roman" w:cs="Times New Roman"/>
            <w:sz w:val="24"/>
          </w:rPr>
          <w:delText>floor</w:delText>
        </w:r>
      </w:del>
      <w:ins w:id="486"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 for example, indicates that public transit reached its minimum level long after the first confirmed case in the county).</w:t>
      </w:r>
    </w:p>
    <w:p w14:paraId="16A598D3" w14:textId="77777777" w:rsidR="00077492" w:rsidRPr="006B2355" w:rsidRDefault="00077492">
      <w:pPr>
        <w:spacing w:line="240" w:lineRule="auto"/>
        <w:rPr>
          <w:rFonts w:ascii="Times New Roman" w:hAnsi="Times New Roman" w:cs="Times New Roman"/>
          <w:sz w:val="24"/>
        </w:rPr>
        <w:pPrChange w:id="487" w:author="Liu, Luyu" w:date="2020-07-20T23:14:00Z">
          <w:pPr>
            <w:spacing w:line="480" w:lineRule="auto"/>
          </w:pPr>
        </w:pPrChange>
      </w:pPr>
    </w:p>
    <w:p w14:paraId="69E4822F" w14:textId="77777777" w:rsidR="00077492" w:rsidRPr="00FF2732" w:rsidRDefault="00077492" w:rsidP="00FF2732">
      <w:pPr>
        <w:spacing w:line="240" w:lineRule="auto"/>
        <w:rPr>
          <w:rStyle w:val="SubtleEmphasis"/>
          <w:rPrChange w:id="488" w:author="Liu, Luyu" w:date="2020-08-02T21:18:00Z">
            <w:rPr/>
          </w:rPrChange>
        </w:rPr>
        <w:pPrChange w:id="489" w:author="Liu, Luyu" w:date="2020-08-02T21:18:00Z">
          <w:pPr>
            <w:pStyle w:val="ListParagraph"/>
            <w:numPr>
              <w:ilvl w:val="1"/>
              <w:numId w:val="2"/>
            </w:numPr>
            <w:spacing w:line="480" w:lineRule="auto"/>
            <w:ind w:left="360" w:hanging="360"/>
          </w:pPr>
        </w:pPrChange>
      </w:pPr>
      <w:del w:id="490" w:author="Liu, Luyu" w:date="2020-08-02T21:18:00Z">
        <w:r w:rsidRPr="00FF2732" w:rsidDel="00FF2732">
          <w:rPr>
            <w:rStyle w:val="SubtleEmphasis"/>
            <w:rPrChange w:id="491" w:author="Liu, Luyu" w:date="2020-08-02T21:18:00Z">
              <w:rPr/>
            </w:rPrChange>
          </w:rPr>
          <w:delText xml:space="preserve"> </w:delText>
        </w:r>
      </w:del>
      <w:r w:rsidRPr="00FF2732">
        <w:rPr>
          <w:rStyle w:val="SubtleEmphasis"/>
          <w:rPrChange w:id="492" w:author="Liu, Luyu" w:date="2020-08-02T21:18:00Z">
            <w:rPr/>
          </w:rPrChange>
        </w:rPr>
        <w:t>Change in daily transit demand dynamics</w:t>
      </w:r>
    </w:p>
    <w:p w14:paraId="7E63335D" w14:textId="0522E98A" w:rsidR="00077492" w:rsidRDefault="00077492" w:rsidP="00AF6A1D">
      <w:pPr>
        <w:spacing w:line="240" w:lineRule="auto"/>
        <w:ind w:firstLine="720"/>
        <w:jc w:val="both"/>
        <w:rPr>
          <w:rFonts w:ascii="Times New Roman" w:hAnsi="Times New Roman" w:cs="Times New Roman"/>
          <w:sz w:val="24"/>
        </w:rPr>
        <w:pPrChange w:id="493" w:author="Liu, Luyu" w:date="2020-08-02T21:20: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ins w:id="494"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r w:rsidR="00EA4E55">
          <w:rPr>
            <w:rFonts w:ascii="Times New Roman" w:hAnsi="Times New Roman" w:cs="Times New Roman"/>
            <w:sz w:val="24"/>
          </w:rPr>
        </w:r>
      </w:ins>
      <w:r w:rsidR="00EA4E55">
        <w:rPr>
          <w:rFonts w:ascii="Times New Roman" w:hAnsi="Times New Roman" w:cs="Times New Roman"/>
          <w:sz w:val="24"/>
        </w:rPr>
        <w:fldChar w:fldCharType="separate"/>
      </w:r>
      <w:ins w:id="495"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496" w:author="Liu, Luyu" w:date="2020-07-30T17:35:00Z">
        <w:r w:rsidDel="00EA4E55">
          <w:rPr>
            <w:rFonts w:ascii="Times New Roman" w:hAnsi="Times New Roman" w:cs="Times New Roman"/>
            <w:sz w:val="24"/>
          </w:rPr>
          <w:fldChar w:fldCharType="begin"/>
        </w:r>
        <w:r w:rsidRPr="00216ABB" w:rsidDel="00EA4E55">
          <w:rPr>
            <w:rFonts w:ascii="Times New Roman" w:hAnsi="Times New Roman" w:cs="Times New Roman"/>
            <w:sz w:val="24"/>
            <w:rPrChange w:id="497" w:author="Liu, Luyu" w:date="2020-07-30T17:36:00Z">
              <w:rPr>
                <w:rFonts w:ascii="Times New Roman" w:hAnsi="Times New Roman" w:cs="Times New Roman"/>
                <w:sz w:val="24"/>
              </w:rPr>
            </w:rPrChange>
          </w:rPr>
          <w:delInstrText xml:space="preserve"> REF _Ref41950150 \h </w:delInstrText>
        </w:r>
        <w:r w:rsidRPr="00216ABB" w:rsidDel="00EA4E55">
          <w:rPr>
            <w:rFonts w:ascii="Times New Roman" w:hAnsi="Times New Roman" w:cs="Times New Roman"/>
            <w:sz w:val="24"/>
            <w:rPrChange w:id="498" w:author="Liu, Luyu" w:date="2020-07-30T17:36:00Z">
              <w:rPr>
                <w:rFonts w:ascii="Times New Roman" w:hAnsi="Times New Roman" w:cs="Times New Roman"/>
                <w:sz w:val="24"/>
              </w:rPr>
            </w:rPrChange>
          </w:rPr>
        </w:r>
        <w:r w:rsidDel="00EA4E55">
          <w:rPr>
            <w:rFonts w:ascii="Times New Roman" w:hAnsi="Times New Roman" w:cs="Times New Roman"/>
            <w:sz w:val="24"/>
          </w:rPr>
          <w:fldChar w:fldCharType="separate"/>
        </w:r>
      </w:del>
      <w:del w:id="499" w:author="Liu, Luyu" w:date="2020-07-29T23:37:00Z">
        <w:r w:rsidRPr="008A6B31" w:rsidDel="000F49FB">
          <w:rPr>
            <w:rFonts w:ascii="Times New Roman" w:hAnsi="Times New Roman" w:cs="Times New Roman"/>
            <w:sz w:val="24"/>
          </w:rPr>
          <w:delText xml:space="preserve">Fig </w:delText>
        </w:r>
        <w:r w:rsidRPr="008A6B31" w:rsidDel="000F49FB">
          <w:rPr>
            <w:rFonts w:ascii="Times New Roman" w:hAnsi="Times New Roman" w:cs="Times New Roman"/>
            <w:noProof/>
            <w:sz w:val="24"/>
          </w:rPr>
          <w:delText>1</w:delText>
        </w:r>
      </w:del>
      <w:del w:id="500" w:author="Liu, Luyu" w:date="2020-07-30T17:35:00Z">
        <w:r w:rsidDel="00EA4E55">
          <w:rPr>
            <w:rFonts w:ascii="Times New Roman" w:hAnsi="Times New Roman" w:cs="Times New Roman"/>
            <w:sz w:val="24"/>
          </w:rPr>
          <w:fldChar w:fldCharType="end"/>
        </w:r>
        <w:r w:rsidRPr="00703BB3" w:rsidDel="00EA4E55">
          <w:rPr>
            <w:rFonts w:ascii="Times New Roman" w:hAnsi="Times New Roman" w:cs="Times New Roman"/>
            <w:sz w:val="24"/>
          </w:rPr>
          <w:fldChar w:fldCharType="begin"/>
        </w:r>
        <w:r w:rsidRPr="006B2355" w:rsidDel="00EA4E55">
          <w:rPr>
            <w:rFonts w:ascii="Times New Roman" w:hAnsi="Times New Roman" w:cs="Times New Roman"/>
            <w:sz w:val="24"/>
          </w:rPr>
          <w:delInstrText xml:space="preserve"> REF _Ref40969774 \h </w:delInstrText>
        </w:r>
        <w:r w:rsidDel="00EA4E55">
          <w:rPr>
            <w:rFonts w:ascii="Times New Roman" w:hAnsi="Times New Roman" w:cs="Times New Roman"/>
            <w:sz w:val="24"/>
          </w:rPr>
          <w:delInstrText xml:space="preserve"> \* MERGEFORMAT </w:delInstrText>
        </w:r>
        <w:r w:rsidRPr="00703BB3" w:rsidDel="00EA4E55">
          <w:rPr>
            <w:rFonts w:ascii="Times New Roman" w:hAnsi="Times New Roman" w:cs="Times New Roman"/>
            <w:sz w:val="24"/>
          </w:rPr>
        </w:r>
        <w:r w:rsidR="000F49FB" w:rsidDel="00EA4E55">
          <w:rPr>
            <w:rFonts w:ascii="Times New Roman" w:hAnsi="Times New Roman" w:cs="Times New Roman"/>
            <w:sz w:val="24"/>
          </w:rPr>
          <w:fldChar w:fldCharType="separate"/>
        </w:r>
        <w:r w:rsidRPr="00703BB3" w:rsidDel="00EA4E55">
          <w:rPr>
            <w:rFonts w:ascii="Times New Roman" w:hAnsi="Times New Roman" w:cs="Times New Roman"/>
            <w:sz w:val="24"/>
          </w:rPr>
          <w:fldChar w:fldCharType="end"/>
        </w:r>
        <w:r w:rsidRPr="006B2355" w:rsidDel="00EA4E55">
          <w:rPr>
            <w:rFonts w:ascii="Times New Roman" w:hAnsi="Times New Roman" w:cs="Times New Roman"/>
            <w:sz w:val="24"/>
          </w:rPr>
          <w:delText xml:space="preserve"> below </w:delText>
        </w:r>
      </w:del>
      <w:r w:rsidRPr="006B2355">
        <w:rPr>
          <w:rFonts w:ascii="Times New Roman" w:hAnsi="Times New Roman" w:cs="Times New Roman"/>
          <w:sz w:val="24"/>
        </w:rPr>
        <w:t>shows changes in transit demand by hour before (</w:t>
      </w:r>
      <w:del w:id="501" w:author="Liu, Luyu" w:date="2020-08-02T22:01:00Z">
        <w:r w:rsidRPr="006B2355" w:rsidDel="001A2D51">
          <w:rPr>
            <w:rFonts w:ascii="Times New Roman" w:hAnsi="Times New Roman" w:cs="Times New Roman"/>
            <w:sz w:val="24"/>
          </w:rPr>
          <w:delText>blue</w:delText>
        </w:r>
      </w:del>
      <w:ins w:id="502" w:author="Liu, Luyu" w:date="2020-08-02T22:01:00Z">
        <w:r w:rsidR="001A2D51">
          <w:rPr>
            <w:rFonts w:ascii="Times New Roman" w:hAnsi="Times New Roman" w:cs="Times New Roman"/>
            <w:sz w:val="24"/>
          </w:rPr>
          <w:t>orange</w:t>
        </w:r>
      </w:ins>
      <w:r w:rsidRPr="006B2355">
        <w:rPr>
          <w:rFonts w:ascii="Times New Roman" w:hAnsi="Times New Roman" w:cs="Times New Roman"/>
          <w:sz w:val="24"/>
        </w:rPr>
        <w:t>) and during COVID (</w:t>
      </w:r>
      <w:del w:id="503" w:author="Liu, Luyu" w:date="2020-08-02T22:02:00Z">
        <w:r w:rsidDel="001A2D51">
          <w:rPr>
            <w:rFonts w:ascii="Times New Roman" w:hAnsi="Times New Roman" w:cs="Times New Roman"/>
            <w:sz w:val="24"/>
          </w:rPr>
          <w:delText>orange</w:delText>
        </w:r>
      </w:del>
      <w:ins w:id="504" w:author="Liu, Luyu" w:date="2020-08-02T22:02:00Z">
        <w:r w:rsidR="001A2D51">
          <w:rPr>
            <w:rFonts w:ascii="Times New Roman" w:hAnsi="Times New Roman" w:cs="Times New Roman"/>
            <w:sz w:val="24"/>
          </w:rPr>
          <w:t>blue</w:t>
        </w:r>
      </w:ins>
      <w:r>
        <w:rPr>
          <w:rFonts w:ascii="Times New Roman" w:hAnsi="Times New Roman" w:cs="Times New Roman"/>
          <w:sz w:val="24"/>
        </w:rPr>
        <w:t xml:space="preserve">) for the New York City subway. The higher and peaky curve is a typical US daily travel demand pattern, with morning and afternoon peak demand periods </w:t>
      </w:r>
      <w:r>
        <w:rPr>
          <w:rFonts w:ascii="Times New Roman" w:hAnsi="Times New Roman" w:cs="Times New Roman"/>
          <w:sz w:val="24"/>
        </w:rPr>
        <w:lastRenderedPageBreak/>
        <w:t>corresponding to commuting to and from work (for the “standard”, nine-to-five work day), respectively. In contrast, the COVID demand curve indicates not only lower demand, but less pronounced peak demand periods.</w:t>
      </w:r>
    </w:p>
    <w:p w14:paraId="3EB68560" w14:textId="78710B3F" w:rsidR="00077492" w:rsidRPr="00C94C81" w:rsidDel="00166595" w:rsidRDefault="00077492">
      <w:pPr>
        <w:spacing w:line="240" w:lineRule="auto"/>
        <w:jc w:val="both"/>
        <w:rPr>
          <w:del w:id="505" w:author="Liu, Luyu" w:date="2020-07-29T17:37:00Z"/>
          <w:rFonts w:ascii="Times New Roman" w:hAnsi="Times New Roman" w:cs="Times New Roman"/>
          <w:b/>
          <w:sz w:val="24"/>
          <w:rPrChange w:id="506" w:author="Liu, Luyu" w:date="2020-08-02T23:06:00Z">
            <w:rPr>
              <w:del w:id="507" w:author="Liu, Luyu" w:date="2020-07-29T17:37:00Z"/>
              <w:rFonts w:ascii="Times New Roman" w:hAnsi="Times New Roman" w:cs="Times New Roman"/>
              <w:sz w:val="24"/>
            </w:rPr>
          </w:rPrChange>
        </w:rPr>
        <w:pPrChange w:id="508" w:author="Liu, Luyu" w:date="2020-07-20T23:14:00Z">
          <w:pPr>
            <w:spacing w:line="480" w:lineRule="auto"/>
            <w:jc w:val="both"/>
          </w:pPr>
        </w:pPrChange>
      </w:pPr>
    </w:p>
    <w:p w14:paraId="7B2780D3" w14:textId="23C96B98" w:rsidR="00077492" w:rsidRPr="00C94C81" w:rsidDel="00166595" w:rsidRDefault="00077492" w:rsidP="00166595">
      <w:pPr>
        <w:keepNext/>
        <w:spacing w:line="240" w:lineRule="auto"/>
        <w:rPr>
          <w:del w:id="509" w:author="Liu, Luyu" w:date="2020-07-29T17:37:00Z"/>
          <w:b/>
          <w:rPrChange w:id="510" w:author="Liu, Luyu" w:date="2020-08-02T23:06:00Z">
            <w:rPr>
              <w:del w:id="511" w:author="Liu, Luyu" w:date="2020-07-29T17:37:00Z"/>
            </w:rPr>
          </w:rPrChange>
        </w:rPr>
        <w:pPrChange w:id="512" w:author="Liu, Luyu" w:date="2020-07-29T17:37:00Z">
          <w:pPr>
            <w:keepNext/>
            <w:spacing w:line="480" w:lineRule="auto"/>
            <w:jc w:val="center"/>
          </w:pPr>
        </w:pPrChange>
      </w:pPr>
      <w:del w:id="513" w:author="Liu, Luyu" w:date="2020-07-29T17:37:00Z">
        <w:r w:rsidRPr="00C94C81" w:rsidDel="00166595">
          <w:rPr>
            <w:b/>
            <w:noProof/>
            <w:rPrChange w:id="514"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rsidP="00C94C81">
      <w:pPr>
        <w:spacing w:line="240" w:lineRule="auto"/>
        <w:rPr>
          <w:rFonts w:ascii="Times New Roman" w:hAnsi="Times New Roman" w:cs="Times New Roman"/>
          <w:b/>
          <w:sz w:val="24"/>
          <w:rPrChange w:id="515" w:author="Liu, Luyu" w:date="2020-08-02T23:06:00Z">
            <w:rPr>
              <w:rFonts w:ascii="Times New Roman" w:hAnsi="Times New Roman" w:cs="Times New Roman"/>
              <w:sz w:val="24"/>
            </w:rPr>
          </w:rPrChange>
        </w:rPr>
        <w:pPrChange w:id="516" w:author="Liu, Luyu" w:date="2020-08-02T23:06:00Z">
          <w:pPr>
            <w:spacing w:line="480" w:lineRule="auto"/>
            <w:jc w:val="center"/>
          </w:pPr>
        </w:pPrChange>
      </w:pPr>
      <w:bookmarkStart w:id="517" w:name="_Ref41950150"/>
      <w:bookmarkStart w:id="518" w:name="_Ref40969774"/>
      <w:r w:rsidRPr="00C94C81">
        <w:rPr>
          <w:rFonts w:ascii="Times New Roman" w:hAnsi="Times New Roman" w:cs="Times New Roman"/>
          <w:b/>
          <w:sz w:val="24"/>
          <w:rPrChange w:id="519"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520"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521"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522" w:author="Liu, Luyu" w:date="2020-08-02T23:06:00Z">
            <w:rPr>
              <w:rFonts w:ascii="Times New Roman" w:hAnsi="Times New Roman" w:cs="Times New Roman"/>
              <w:sz w:val="24"/>
            </w:rPr>
          </w:rPrChange>
        </w:rPr>
        <w:fldChar w:fldCharType="separate"/>
      </w:r>
      <w:ins w:id="523" w:author="Liu, Luyu" w:date="2020-07-29T23:37:00Z">
        <w:r w:rsidR="000F49FB" w:rsidRPr="00C94C81">
          <w:rPr>
            <w:rFonts w:ascii="Times New Roman" w:hAnsi="Times New Roman" w:cs="Times New Roman"/>
            <w:b/>
            <w:noProof/>
            <w:sz w:val="24"/>
            <w:rPrChange w:id="524" w:author="Liu, Luyu" w:date="2020-08-02T23:06:00Z">
              <w:rPr>
                <w:rFonts w:ascii="Times New Roman" w:hAnsi="Times New Roman" w:cs="Times New Roman"/>
                <w:noProof/>
                <w:sz w:val="24"/>
              </w:rPr>
            </w:rPrChange>
          </w:rPr>
          <w:t>3</w:t>
        </w:r>
      </w:ins>
      <w:del w:id="525" w:author="Liu, Luyu" w:date="2020-07-29T23:11:00Z">
        <w:r w:rsidRPr="00C94C81" w:rsidDel="006C64A6">
          <w:rPr>
            <w:rFonts w:ascii="Times New Roman" w:hAnsi="Times New Roman" w:cs="Times New Roman"/>
            <w:b/>
            <w:noProof/>
            <w:sz w:val="24"/>
            <w:rPrChange w:id="526"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527" w:author="Liu, Luyu" w:date="2020-08-02T23:06:00Z">
            <w:rPr>
              <w:rFonts w:ascii="Times New Roman" w:hAnsi="Times New Roman" w:cs="Times New Roman"/>
              <w:sz w:val="24"/>
            </w:rPr>
          </w:rPrChange>
        </w:rPr>
        <w:fldChar w:fldCharType="end"/>
      </w:r>
      <w:bookmarkEnd w:id="517"/>
      <w:r w:rsidRPr="00C94C81">
        <w:rPr>
          <w:rFonts w:ascii="Times New Roman" w:hAnsi="Times New Roman" w:cs="Times New Roman"/>
          <w:b/>
          <w:sz w:val="24"/>
          <w:rPrChange w:id="528" w:author="Liu, Luyu" w:date="2020-08-02T23:06:00Z">
            <w:rPr>
              <w:rFonts w:ascii="Times New Roman" w:hAnsi="Times New Roman" w:cs="Times New Roman"/>
              <w:sz w:val="24"/>
            </w:rPr>
          </w:rPrChange>
        </w:rPr>
        <w:t xml:space="preserve">. MTA New York City Subway hourly transit demand curves (blue: </w:t>
      </w:r>
      <w:del w:id="529" w:author="Liu, Luyu" w:date="2020-07-22T20:58:00Z">
        <w:r w:rsidRPr="00C94C81" w:rsidDel="003B5A72">
          <w:rPr>
            <w:rFonts w:ascii="Times New Roman" w:hAnsi="Times New Roman" w:cs="Times New Roman"/>
            <w:b/>
            <w:sz w:val="24"/>
            <w:rPrChange w:id="530" w:author="Liu, Luyu" w:date="2020-08-02T23:06:00Z">
              <w:rPr>
                <w:rFonts w:ascii="Times New Roman" w:hAnsi="Times New Roman" w:cs="Times New Roman"/>
                <w:sz w:val="24"/>
              </w:rPr>
            </w:rPrChange>
          </w:rPr>
          <w:delText xml:space="preserve">typical </w:delText>
        </w:r>
      </w:del>
      <w:ins w:id="531" w:author="Liu, Luyu" w:date="2020-07-22T20:58:00Z">
        <w:r w:rsidR="003B5A72" w:rsidRPr="00C94C81">
          <w:rPr>
            <w:rFonts w:ascii="Times New Roman" w:hAnsi="Times New Roman" w:cs="Times New Roman"/>
            <w:b/>
            <w:sz w:val="24"/>
            <w:rPrChange w:id="532"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533" w:author="Liu, Luyu" w:date="2020-08-02T23:06:00Z">
            <w:rPr>
              <w:rFonts w:ascii="Times New Roman" w:hAnsi="Times New Roman" w:cs="Times New Roman"/>
              <w:sz w:val="24"/>
            </w:rPr>
          </w:rPrChange>
        </w:rPr>
        <w:t xml:space="preserve">curve; orange: </w:t>
      </w:r>
      <w:ins w:id="534" w:author="Liu, Luyu" w:date="2020-07-22T20:58:00Z">
        <w:r w:rsidR="003B5A72" w:rsidRPr="00C94C81">
          <w:rPr>
            <w:rFonts w:ascii="Times New Roman" w:hAnsi="Times New Roman" w:cs="Times New Roman"/>
            <w:b/>
            <w:sz w:val="24"/>
            <w:rPrChange w:id="535" w:author="Liu, Luyu" w:date="2020-08-02T23:06:00Z">
              <w:rPr>
                <w:rFonts w:ascii="Times New Roman" w:hAnsi="Times New Roman" w:cs="Times New Roman"/>
                <w:sz w:val="24"/>
              </w:rPr>
            </w:rPrChange>
          </w:rPr>
          <w:t xml:space="preserve">typical </w:t>
        </w:r>
      </w:ins>
      <w:del w:id="536" w:author="Liu, Luyu" w:date="2020-07-22T20:58:00Z">
        <w:r w:rsidRPr="00C94C81" w:rsidDel="003B5A72">
          <w:rPr>
            <w:rFonts w:ascii="Times New Roman" w:hAnsi="Times New Roman" w:cs="Times New Roman"/>
            <w:b/>
            <w:sz w:val="24"/>
            <w:rPrChange w:id="537"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538" w:author="Liu, Luyu" w:date="2020-08-02T23:06:00Z">
            <w:rPr>
              <w:rFonts w:ascii="Times New Roman" w:hAnsi="Times New Roman" w:cs="Times New Roman"/>
              <w:sz w:val="24"/>
            </w:rPr>
          </w:rPrChange>
        </w:rPr>
        <w:t>curve)</w:t>
      </w:r>
    </w:p>
    <w:bookmarkEnd w:id="518"/>
    <w:p w14:paraId="72BCC783" w14:textId="48F6D39D" w:rsidR="00077492" w:rsidRDefault="00077492">
      <w:pPr>
        <w:spacing w:line="240" w:lineRule="auto"/>
        <w:jc w:val="both"/>
        <w:rPr>
          <w:rFonts w:ascii="Times New Roman" w:hAnsi="Times New Roman" w:cs="Times New Roman"/>
          <w:sz w:val="24"/>
        </w:rPr>
        <w:pPrChange w:id="539" w:author="Liu, Luyu" w:date="2020-07-20T23:14:00Z">
          <w:pPr>
            <w:spacing w:line="480" w:lineRule="auto"/>
            <w:jc w:val="both"/>
          </w:pPr>
        </w:pPrChange>
      </w:pPr>
      <w:r>
        <w:rPr>
          <w:rFonts w:ascii="Times New Roman" w:hAnsi="Times New Roman" w:cs="Times New Roman"/>
          <w:b/>
          <w:sz w:val="24"/>
        </w:rPr>
        <w:tab/>
      </w:r>
      <w:r>
        <w:rPr>
          <w:rFonts w:ascii="Times New Roman" w:hAnsi="Times New Roman" w:cs="Times New Roman"/>
          <w:sz w:val="24"/>
        </w:rPr>
        <w:t>We utilize</w:t>
      </w:r>
      <w:ins w:id="540" w:author="Liu, Luyu" w:date="2020-08-02T22:02:00Z">
        <w:r w:rsidR="00210E64">
          <w:rPr>
            <w:rFonts w:ascii="Times New Roman" w:hAnsi="Times New Roman" w:cs="Times New Roman"/>
            <w:sz w:val="24"/>
          </w:rPr>
          <w:t>d</w:t>
        </w:r>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5]"},"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541" w:author="Liu, Luyu" w:date="2020-08-02T22:02:00Z">
        <w:r w:rsidR="00D119F5">
          <w:rPr>
            <w:rFonts w:ascii="Times New Roman" w:hAnsi="Times New Roman" w:cs="Times New Roman"/>
            <w:sz w:val="24"/>
          </w:rPr>
          <w:t xml:space="preserve"> introduce</w:t>
        </w:r>
      </w:ins>
      <w:del w:id="542"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43"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544"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545"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46"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pPr>
        <w:spacing w:line="240" w:lineRule="auto"/>
        <w:jc w:val="both"/>
        <w:rPr>
          <w:rFonts w:ascii="Times New Roman" w:hAnsi="Times New Roman" w:cs="Times New Roman"/>
          <w:sz w:val="24"/>
        </w:rPr>
        <w:pPrChange w:id="547" w:author="Liu, Luyu" w:date="2020-07-20T23:14:00Z">
          <w:pPr>
            <w:spacing w:line="480" w:lineRule="auto"/>
            <w:jc w:val="both"/>
          </w:pPr>
        </w:pPrChange>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48"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549"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55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pPr>
        <w:spacing w:line="240" w:lineRule="auto"/>
        <w:jc w:val="both"/>
        <w:rPr>
          <w:rFonts w:ascii="Times New Roman" w:hAnsi="Times New Roman" w:cs="Times New Roman"/>
          <w:sz w:val="24"/>
        </w:rPr>
        <w:pPrChange w:id="551" w:author="Liu, Luyu" w:date="2020-07-20T23:14: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4F4B5C42" w:rsidR="00077492" w:rsidRDefault="00077492">
      <w:pPr>
        <w:spacing w:line="240" w:lineRule="auto"/>
        <w:ind w:firstLine="720"/>
        <w:jc w:val="both"/>
        <w:rPr>
          <w:rFonts w:ascii="Times New Roman" w:hAnsi="Times New Roman" w:cs="Times New Roman"/>
          <w:sz w:val="24"/>
        </w:rPr>
        <w:pPrChange w:id="552"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553" w:author="Liu, Luyu" w:date="2020-08-02T22:05:00Z">
        <w:r w:rsidR="00D73FC1">
          <w:rPr>
            <w:rFonts w:ascii="Times New Roman" w:hAnsi="Times New Roman" w:cs="Times New Roman"/>
            <w:sz w:val="24"/>
            <w:szCs w:val="24"/>
          </w:rPr>
          <w:t>d</w:t>
        </w:r>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554" w:author="Liu, Luyu" w:date="2020-08-02T22:05:00Z">
        <w:r w:rsidR="00E70748">
          <w:rPr>
            <w:rFonts w:ascii="Times New Roman" w:hAnsi="Times New Roman" w:cs="Times New Roman"/>
            <w:sz w:val="24"/>
          </w:rPr>
          <w:t>d</w:t>
        </w:r>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pPr>
        <w:spacing w:line="240" w:lineRule="auto"/>
        <w:rPr>
          <w:rFonts w:ascii="Times New Roman" w:hAnsi="Times New Roman" w:cs="Times New Roman"/>
          <w:sz w:val="24"/>
        </w:rPr>
        <w:pPrChange w:id="555" w:author="Liu, Luyu" w:date="2020-07-20T23:14:00Z">
          <w:pPr>
            <w:spacing w:line="480" w:lineRule="auto"/>
          </w:pPr>
        </w:pPrChange>
      </w:pPr>
    </w:p>
    <w:p w14:paraId="10DCA03A" w14:textId="29D27EA5" w:rsidR="00077492" w:rsidRPr="00057EE9" w:rsidDel="004C179B" w:rsidRDefault="00077492" w:rsidP="00FF2732">
      <w:pPr>
        <w:pStyle w:val="Subtitle"/>
        <w:rPr>
          <w:del w:id="556" w:author="Liu, Luyu" w:date="2020-07-22T16:42:00Z"/>
        </w:rPr>
        <w:pPrChange w:id="557" w:author="Liu, Luyu" w:date="2020-08-02T21:18:00Z">
          <w:pPr>
            <w:pStyle w:val="ListParagraph"/>
            <w:spacing w:line="480" w:lineRule="auto"/>
            <w:ind w:left="360"/>
          </w:pPr>
        </w:pPrChange>
      </w:pPr>
      <w:r w:rsidRPr="00057EE9">
        <w:t>Results</w:t>
      </w:r>
    </w:p>
    <w:p w14:paraId="0B51494D" w14:textId="77777777" w:rsidR="004C179B" w:rsidRDefault="004C179B" w:rsidP="00FF2732">
      <w:pPr>
        <w:pStyle w:val="Subtitle"/>
        <w:rPr>
          <w:ins w:id="558" w:author="Liu, Luyu" w:date="2020-07-22T16:42:00Z"/>
        </w:rPr>
        <w:pPrChange w:id="559" w:author="Liu, Luyu" w:date="2020-08-02T21:18:00Z">
          <w:pPr>
            <w:pStyle w:val="ListParagraph"/>
            <w:numPr>
              <w:numId w:val="2"/>
            </w:numPr>
            <w:spacing w:line="480" w:lineRule="auto"/>
            <w:ind w:left="360" w:hanging="360"/>
          </w:pPr>
        </w:pPrChange>
      </w:pPr>
    </w:p>
    <w:p w14:paraId="1BE7263E" w14:textId="5F7D9A2D" w:rsidR="004C179B" w:rsidRPr="00FF2732" w:rsidRDefault="004C179B" w:rsidP="00FF2732">
      <w:pPr>
        <w:spacing w:line="240" w:lineRule="auto"/>
        <w:rPr>
          <w:ins w:id="560" w:author="Liu, Luyu" w:date="2020-07-22T16:42:00Z"/>
          <w:rStyle w:val="SubtleEmphasis"/>
          <w:rPrChange w:id="561" w:author="Liu, Luyu" w:date="2020-08-02T21:18:00Z">
            <w:rPr>
              <w:ins w:id="562" w:author="Liu, Luyu" w:date="2020-07-22T16:42:00Z"/>
            </w:rPr>
          </w:rPrChange>
        </w:rPr>
        <w:pPrChange w:id="563" w:author="Liu, Luyu" w:date="2020-08-02T21:18:00Z">
          <w:pPr>
            <w:pStyle w:val="ListParagraph"/>
            <w:spacing w:line="480" w:lineRule="auto"/>
            <w:ind w:left="360"/>
          </w:pPr>
        </w:pPrChange>
      </w:pPr>
      <w:ins w:id="564" w:author="Liu, Luyu" w:date="2020-07-22T16:42:00Z">
        <w:r w:rsidRPr="00FF2732">
          <w:rPr>
            <w:rStyle w:val="SubtleEmphasis"/>
            <w:rPrChange w:id="565" w:author="Liu, Luyu" w:date="2020-08-02T21:18:00Z">
              <w:rPr/>
            </w:rPrChange>
          </w:rPr>
          <w:t>Logistic function fitting</w:t>
        </w:r>
      </w:ins>
    </w:p>
    <w:p w14:paraId="64AA7100" w14:textId="6CD9CEA8" w:rsidR="004C179B" w:rsidRPr="004C179B" w:rsidRDefault="006D69AA" w:rsidP="00AF6A1D">
      <w:pPr>
        <w:spacing w:line="240" w:lineRule="auto"/>
        <w:ind w:firstLine="720"/>
        <w:rPr>
          <w:ins w:id="566" w:author="Liu, Luyu" w:date="2020-07-22T16:43:00Z"/>
          <w:rFonts w:ascii="Times New Roman" w:hAnsi="Times New Roman" w:cs="Times New Roman"/>
          <w:sz w:val="24"/>
          <w:rPrChange w:id="567" w:author="Liu, Luyu" w:date="2020-07-22T16:43:00Z">
            <w:rPr>
              <w:ins w:id="568" w:author="Liu, Luyu" w:date="2020-07-22T16:43:00Z"/>
              <w:rFonts w:ascii="Times New Roman" w:hAnsi="Times New Roman" w:cs="Times New Roman"/>
              <w:b/>
              <w:sz w:val="24"/>
            </w:rPr>
          </w:rPrChange>
        </w:rPr>
        <w:pPrChange w:id="569" w:author="Liu, Luyu" w:date="2020-08-02T21:20:00Z">
          <w:pPr>
            <w:pStyle w:val="ListParagraph"/>
            <w:spacing w:line="480" w:lineRule="auto"/>
            <w:ind w:left="360"/>
          </w:pPr>
        </w:pPrChange>
      </w:pPr>
      <w:ins w:id="570" w:author="Liu, Luyu" w:date="2020-07-22T20:30:00Z">
        <w:r>
          <w:rPr>
            <w:rFonts w:ascii="Times New Roman" w:hAnsi="Times New Roman" w:cs="Times New Roman"/>
            <w:sz w:val="24"/>
          </w:rPr>
          <w:t xml:space="preserve">The </w:t>
        </w:r>
      </w:ins>
      <w:ins w:id="571" w:author="Liu, Luyu" w:date="2020-07-22T20:56:00Z">
        <w:r>
          <w:rPr>
            <w:rFonts w:ascii="Times New Roman" w:hAnsi="Times New Roman" w:cs="Times New Roman"/>
            <w:sz w:val="24"/>
          </w:rPr>
          <w:t xml:space="preserve">R-squared </w:t>
        </w:r>
      </w:ins>
      <w:ins w:id="572" w:author="Liu, Luyu" w:date="2020-07-22T20:58:00Z">
        <w:r w:rsidR="006811AE">
          <w:rPr>
            <w:rFonts w:ascii="Times New Roman" w:hAnsi="Times New Roman" w:cs="Times New Roman"/>
            <w:sz w:val="24"/>
          </w:rPr>
          <w:t>between</w:t>
        </w:r>
      </w:ins>
      <w:ins w:id="573" w:author="Liu, Luyu" w:date="2020-07-29T17:37:00Z">
        <w:r w:rsidR="003C2F55">
          <w:rPr>
            <w:rFonts w:ascii="Times New Roman" w:hAnsi="Times New Roman" w:cs="Times New Roman"/>
            <w:sz w:val="24"/>
          </w:rPr>
          <w:t xml:space="preserve"> the</w:t>
        </w:r>
      </w:ins>
      <w:ins w:id="574" w:author="Liu, Luyu" w:date="2020-07-22T20:58:00Z">
        <w:r w:rsidR="006811AE">
          <w:rPr>
            <w:rFonts w:ascii="Times New Roman" w:hAnsi="Times New Roman" w:cs="Times New Roman"/>
            <w:sz w:val="24"/>
          </w:rPr>
          <w:t xml:space="preserve"> actual and fit value</w:t>
        </w:r>
      </w:ins>
      <w:ins w:id="575" w:author="Liu, Luyu" w:date="2020-07-29T17:37:00Z">
        <w:r w:rsidR="003C2F55">
          <w:rPr>
            <w:rFonts w:ascii="Times New Roman" w:hAnsi="Times New Roman" w:cs="Times New Roman"/>
            <w:sz w:val="24"/>
          </w:rPr>
          <w:t>s</w:t>
        </w:r>
      </w:ins>
      <w:ins w:id="576" w:author="Liu, Luyu" w:date="2020-07-22T20:58:00Z">
        <w:r w:rsidR="006811AE">
          <w:rPr>
            <w:rFonts w:ascii="Times New Roman" w:hAnsi="Times New Roman" w:cs="Times New Roman"/>
            <w:sz w:val="24"/>
          </w:rPr>
          <w:t xml:space="preserve"> shows </w:t>
        </w:r>
      </w:ins>
      <w:ins w:id="577" w:author="Liu, Luyu" w:date="2020-07-22T21:23:00Z">
        <w:r w:rsidR="001F3ACA">
          <w:rPr>
            <w:rFonts w:ascii="Times New Roman" w:hAnsi="Times New Roman" w:cs="Times New Roman"/>
            <w:sz w:val="24"/>
          </w:rPr>
          <w:t xml:space="preserve">logistic function’s </w:t>
        </w:r>
      </w:ins>
      <w:ins w:id="578" w:author="Liu, Luyu" w:date="2020-07-22T20:59:00Z">
        <w:r w:rsidR="006811AE">
          <w:rPr>
            <w:rFonts w:ascii="Times New Roman" w:hAnsi="Times New Roman" w:cs="Times New Roman"/>
            <w:sz w:val="24"/>
          </w:rPr>
          <w:t xml:space="preserve">fitting accuracy is very high: the </w:t>
        </w:r>
      </w:ins>
      <w:ins w:id="579" w:author="Liu, Luyu" w:date="2020-07-22T21:19:00Z">
        <w:r w:rsidR="001F3ACA">
          <w:rPr>
            <w:rFonts w:ascii="Times New Roman" w:hAnsi="Times New Roman" w:cs="Times New Roman"/>
            <w:sz w:val="24"/>
          </w:rPr>
          <w:t>median of all</w:t>
        </w:r>
      </w:ins>
      <w:ins w:id="580" w:author="Liu, Luyu" w:date="2020-07-22T20:59:00Z">
        <w:r w:rsidR="006811AE">
          <w:rPr>
            <w:rFonts w:ascii="Times New Roman" w:hAnsi="Times New Roman" w:cs="Times New Roman"/>
            <w:sz w:val="24"/>
          </w:rPr>
          <w:t xml:space="preserve"> R-squared is</w:t>
        </w:r>
        <w:r w:rsidR="001F3ACA">
          <w:rPr>
            <w:rFonts w:ascii="Times New Roman" w:hAnsi="Times New Roman" w:cs="Times New Roman"/>
            <w:sz w:val="24"/>
          </w:rPr>
          <w:t xml:space="preserve"> 0.969 and the 5% </w:t>
        </w:r>
      </w:ins>
      <w:ins w:id="581" w:author="Liu, Luyu" w:date="2020-07-22T21:21:00Z">
        <w:r w:rsidR="001F3ACA">
          <w:rPr>
            <w:rFonts w:ascii="Times New Roman" w:hAnsi="Times New Roman" w:cs="Times New Roman"/>
            <w:sz w:val="24"/>
          </w:rPr>
          <w:t>percentile is 0.92.</w:t>
        </w:r>
      </w:ins>
      <w:ins w:id="582" w:author="Liu, Luyu" w:date="2020-07-22T21:22:00Z">
        <w:r w:rsidR="001F3ACA">
          <w:rPr>
            <w:rFonts w:ascii="Times New Roman" w:hAnsi="Times New Roman" w:cs="Times New Roman"/>
            <w:sz w:val="24"/>
          </w:rPr>
          <w:t xml:space="preserve"> </w:t>
        </w:r>
      </w:ins>
      <w:ins w:id="583" w:author="Liu, Luyu" w:date="2020-07-22T21:26:00Z">
        <w:r w:rsidR="00ED527A">
          <w:rPr>
            <w:rFonts w:ascii="Times New Roman" w:hAnsi="Times New Roman" w:cs="Times New Roman"/>
            <w:sz w:val="24"/>
          </w:rPr>
          <w:t xml:space="preserve">The Shapiro-Wilk </w:t>
        </w:r>
      </w:ins>
      <w:ins w:id="584" w:author="Liu, Luyu" w:date="2020-07-22T21:27:00Z">
        <w:r w:rsidR="00ED527A">
          <w:rPr>
            <w:rFonts w:ascii="Times New Roman" w:hAnsi="Times New Roman" w:cs="Times New Roman"/>
            <w:sz w:val="24"/>
          </w:rPr>
          <w:t xml:space="preserve">test </w:t>
        </w:r>
      </w:ins>
      <w:ins w:id="585" w:author="Liu, Luyu" w:date="2020-07-22T21:29:00Z">
        <w:r w:rsidR="00CE678E">
          <w:rPr>
            <w:rFonts w:ascii="Times New Roman" w:hAnsi="Times New Roman" w:cs="Times New Roman"/>
            <w:sz w:val="24"/>
          </w:rPr>
          <w:t>also shows that</w:t>
        </w:r>
      </w:ins>
      <w:ins w:id="586" w:author="Liu, Luyu" w:date="2020-07-22T21:40:00Z">
        <w:r w:rsidR="004E2FFB">
          <w:rPr>
            <w:rFonts w:ascii="Times New Roman" w:hAnsi="Times New Roman" w:cs="Times New Roman"/>
            <w:sz w:val="24"/>
          </w:rPr>
          <w:t xml:space="preserve"> </w:t>
        </w:r>
      </w:ins>
      <w:ins w:id="587" w:author="Liu, Luyu" w:date="2020-07-22T22:11:00Z">
        <w:r w:rsidR="00D6391E">
          <w:rPr>
            <w:rFonts w:ascii="Times New Roman" w:hAnsi="Times New Roman" w:cs="Times New Roman"/>
            <w:sz w:val="24"/>
          </w:rPr>
          <w:t>30</w:t>
        </w:r>
        <w:r w:rsidR="00D20056">
          <w:rPr>
            <w:rFonts w:ascii="Times New Roman" w:hAnsi="Times New Roman" w:cs="Times New Roman"/>
            <w:sz w:val="24"/>
          </w:rPr>
          <w:t xml:space="preserve"> </w:t>
        </w:r>
      </w:ins>
      <w:ins w:id="588" w:author="Liu, Luyu" w:date="2020-07-22T21:40:00Z">
        <w:r w:rsidR="004E2FFB">
          <w:rPr>
            <w:rFonts w:ascii="Times New Roman" w:hAnsi="Times New Roman" w:cs="Times New Roman"/>
            <w:sz w:val="24"/>
          </w:rPr>
          <w:t xml:space="preserve">of </w:t>
        </w:r>
      </w:ins>
      <w:ins w:id="589" w:author="Liu, Luyu" w:date="2020-07-22T22:11:00Z">
        <w:r w:rsidR="00D20056">
          <w:rPr>
            <w:rFonts w:ascii="Times New Roman" w:hAnsi="Times New Roman" w:cs="Times New Roman"/>
            <w:sz w:val="24"/>
          </w:rPr>
          <w:t xml:space="preserve">all 119 </w:t>
        </w:r>
      </w:ins>
      <w:ins w:id="590" w:author="Liu, Luyu" w:date="2020-07-22T21:30:00Z">
        <w:r w:rsidR="00CE678E">
          <w:rPr>
            <w:rFonts w:ascii="Times New Roman" w:hAnsi="Times New Roman" w:cs="Times New Roman"/>
            <w:sz w:val="24"/>
          </w:rPr>
          <w:t xml:space="preserve">systems’ residual </w:t>
        </w:r>
      </w:ins>
      <w:ins w:id="591" w:author="Liu, Luyu" w:date="2020-07-22T22:15:00Z">
        <w:r w:rsidR="00636D1A">
          <w:rPr>
            <w:rFonts w:ascii="Times New Roman" w:hAnsi="Times New Roman" w:cs="Times New Roman"/>
            <w:sz w:val="24"/>
          </w:rPr>
          <w:t xml:space="preserve">cannot reject the </w:t>
        </w:r>
      </w:ins>
      <w:ins w:id="592" w:author="Liu, Luyu" w:date="2020-07-22T21:38:00Z">
        <w:r w:rsidR="004E2FFB">
          <w:rPr>
            <w:rFonts w:ascii="Times New Roman" w:hAnsi="Times New Roman" w:cs="Times New Roman"/>
            <w:sz w:val="24"/>
          </w:rPr>
          <w:t xml:space="preserve">normality </w:t>
        </w:r>
      </w:ins>
      <w:ins w:id="593" w:author="Liu, Luyu" w:date="2020-07-22T21:41:00Z">
        <w:r w:rsidR="00F176CD">
          <w:rPr>
            <w:rFonts w:ascii="Times New Roman" w:hAnsi="Times New Roman" w:cs="Times New Roman"/>
            <w:sz w:val="24"/>
          </w:rPr>
          <w:t>assumption</w:t>
        </w:r>
      </w:ins>
      <w:ins w:id="594" w:author="Liu, Luyu" w:date="2020-07-22T22:12:00Z">
        <w:r w:rsidR="00A123AE">
          <w:rPr>
            <w:rFonts w:ascii="Times New Roman" w:hAnsi="Times New Roman" w:cs="Times New Roman"/>
            <w:sz w:val="24"/>
          </w:rPr>
          <w:t xml:space="preserve"> </w:t>
        </w:r>
      </w:ins>
      <w:ins w:id="595" w:author="Liu, Luyu" w:date="2020-07-22T22:13:00Z">
        <w:r w:rsidR="00A123AE">
          <w:rPr>
            <w:rFonts w:ascii="Times New Roman" w:hAnsi="Times New Roman" w:cs="Times New Roman"/>
            <w:sz w:val="24"/>
          </w:rPr>
          <w:lastRenderedPageBreak/>
          <w:t>for</w:t>
        </w:r>
      </w:ins>
      <w:ins w:id="596" w:author="Liu, Luyu" w:date="2020-07-22T22:12:00Z">
        <w:r w:rsidR="00A123AE">
          <w:rPr>
            <w:rFonts w:ascii="Times New Roman" w:hAnsi="Times New Roman" w:cs="Times New Roman"/>
            <w:sz w:val="24"/>
          </w:rPr>
          <w:t xml:space="preserve"> alpha </w:t>
        </w:r>
      </w:ins>
      <w:ins w:id="597" w:author="Liu, Luyu" w:date="2020-07-22T22:16:00Z">
        <w:r w:rsidR="0019668F">
          <w:rPr>
            <w:rFonts w:ascii="Times New Roman" w:hAnsi="Times New Roman" w:cs="Times New Roman"/>
            <w:sz w:val="24"/>
          </w:rPr>
          <w:t xml:space="preserve">= 0.05 </w:t>
        </w:r>
      </w:ins>
      <w:ins w:id="598" w:author="Liu, Luyu" w:date="2020-07-22T22:13:00Z">
        <w:r w:rsidR="00D6391E">
          <w:rPr>
            <w:rFonts w:ascii="Times New Roman" w:hAnsi="Times New Roman" w:cs="Times New Roman"/>
            <w:sz w:val="24"/>
          </w:rPr>
          <w:t>and 47</w:t>
        </w:r>
        <w:r w:rsidR="00A123AE">
          <w:rPr>
            <w:rFonts w:ascii="Times New Roman" w:hAnsi="Times New Roman" w:cs="Times New Roman"/>
            <w:sz w:val="24"/>
          </w:rPr>
          <w:t xml:space="preserve"> for alpha</w:t>
        </w:r>
      </w:ins>
      <w:ins w:id="599" w:author="Liu, Luyu" w:date="2020-07-22T22:16:00Z">
        <w:r w:rsidR="0019668F">
          <w:rPr>
            <w:rFonts w:ascii="Times New Roman" w:hAnsi="Times New Roman" w:cs="Times New Roman"/>
            <w:sz w:val="24"/>
          </w:rPr>
          <w:t xml:space="preserve"> = 0.01</w:t>
        </w:r>
      </w:ins>
      <w:ins w:id="600" w:author="Liu, Luyu" w:date="2020-07-22T22:12:00Z">
        <w:r w:rsidR="00A123AE">
          <w:rPr>
            <w:rFonts w:ascii="Times New Roman" w:hAnsi="Times New Roman" w:cs="Times New Roman"/>
            <w:sz w:val="24"/>
          </w:rPr>
          <w:t xml:space="preserve">. However, </w:t>
        </w:r>
      </w:ins>
      <w:ins w:id="601" w:author="Liu, Luyu" w:date="2020-07-22T22:13:00Z">
        <w:r w:rsidR="00A123AE">
          <w:rPr>
            <w:rFonts w:ascii="Times New Roman" w:hAnsi="Times New Roman" w:cs="Times New Roman"/>
            <w:sz w:val="24"/>
          </w:rPr>
          <w:t xml:space="preserve">since Shapiro-Wilk test </w:t>
        </w:r>
      </w:ins>
      <w:ins w:id="602" w:author="Liu, Luyu" w:date="2020-07-22T22:14:00Z">
        <w:r w:rsidR="00A123AE">
          <w:rPr>
            <w:rFonts w:ascii="Times New Roman" w:hAnsi="Times New Roman" w:cs="Times New Roman"/>
            <w:sz w:val="24"/>
          </w:rPr>
          <w:t xml:space="preserve">is very sensitive for large sample size, we </w:t>
        </w:r>
      </w:ins>
      <w:ins w:id="603" w:author="Liu, Luyu" w:date="2020-07-22T22:31:00Z">
        <w:r w:rsidR="00757F5E">
          <w:rPr>
            <w:rFonts w:ascii="Times New Roman" w:hAnsi="Times New Roman" w:cs="Times New Roman"/>
            <w:sz w:val="24"/>
          </w:rPr>
          <w:t xml:space="preserve">moreover </w:t>
        </w:r>
      </w:ins>
      <w:ins w:id="604" w:author="Liu, Luyu" w:date="2020-07-22T22:14:00Z">
        <w:r w:rsidR="00A123AE">
          <w:rPr>
            <w:rFonts w:ascii="Times New Roman" w:hAnsi="Times New Roman" w:cs="Times New Roman"/>
            <w:sz w:val="24"/>
          </w:rPr>
          <w:t xml:space="preserve">used </w:t>
        </w:r>
      </w:ins>
      <w:ins w:id="605" w:author="Liu, Luyu" w:date="2020-07-22T21:41:00Z">
        <w:r w:rsidR="00F176CD">
          <w:rPr>
            <w:rFonts w:ascii="Times New Roman" w:hAnsi="Times New Roman" w:cs="Times New Roman"/>
            <w:sz w:val="24"/>
          </w:rPr>
          <w:t>Q-Q plots</w:t>
        </w:r>
      </w:ins>
      <w:ins w:id="606" w:author="Liu, Luyu" w:date="2020-07-22T22:31:00Z">
        <w:r w:rsidR="00757F5E">
          <w:rPr>
            <w:rFonts w:ascii="Times New Roman" w:hAnsi="Times New Roman" w:cs="Times New Roman"/>
            <w:sz w:val="24"/>
          </w:rPr>
          <w:t xml:space="preserve">: </w:t>
        </w:r>
      </w:ins>
      <w:ins w:id="607" w:author="Liu, Luyu" w:date="2020-07-22T22:33:00Z">
        <w:r w:rsidR="00757F5E">
          <w:rPr>
            <w:rFonts w:ascii="Times New Roman" w:hAnsi="Times New Roman" w:cs="Times New Roman"/>
            <w:sz w:val="24"/>
          </w:rPr>
          <w:t>the results show</w:t>
        </w:r>
      </w:ins>
      <w:ins w:id="608" w:author="Liu, Luyu" w:date="2020-07-22T23:25:00Z">
        <w:r w:rsidR="00975C7C">
          <w:rPr>
            <w:rFonts w:ascii="Times New Roman" w:hAnsi="Times New Roman" w:cs="Times New Roman"/>
            <w:sz w:val="24"/>
          </w:rPr>
          <w:t xml:space="preserve"> that</w:t>
        </w:r>
      </w:ins>
      <w:ins w:id="609" w:author="Liu, Luyu" w:date="2020-07-22T22:33:00Z">
        <w:r w:rsidR="00757F5E">
          <w:rPr>
            <w:rFonts w:ascii="Times New Roman" w:hAnsi="Times New Roman" w:cs="Times New Roman"/>
            <w:sz w:val="24"/>
          </w:rPr>
          <w:t xml:space="preserve"> </w:t>
        </w:r>
      </w:ins>
      <w:ins w:id="610" w:author="Liu, Luyu" w:date="2020-07-22T23:15:00Z">
        <w:r w:rsidR="002A7F68">
          <w:rPr>
            <w:rFonts w:ascii="Times New Roman" w:hAnsi="Times New Roman" w:cs="Times New Roman"/>
            <w:sz w:val="24"/>
          </w:rPr>
          <w:t xml:space="preserve">each system’s </w:t>
        </w:r>
      </w:ins>
      <w:ins w:id="611" w:author="Liu, Luyu" w:date="2020-07-22T23:13:00Z">
        <w:r w:rsidR="00D02036">
          <w:rPr>
            <w:rFonts w:ascii="Times New Roman" w:hAnsi="Times New Roman" w:cs="Times New Roman"/>
            <w:sz w:val="24"/>
          </w:rPr>
          <w:t xml:space="preserve">actual </w:t>
        </w:r>
      </w:ins>
      <w:ins w:id="612" w:author="Liu, Luyu" w:date="2020-07-22T23:14:00Z">
        <w:r w:rsidR="00D02036">
          <w:rPr>
            <w:rFonts w:ascii="Times New Roman" w:hAnsi="Times New Roman" w:cs="Times New Roman"/>
            <w:sz w:val="24"/>
          </w:rPr>
          <w:t xml:space="preserve">quantiles are </w:t>
        </w:r>
      </w:ins>
      <w:ins w:id="613" w:author="Liu, Luyu" w:date="2020-07-22T23:13:00Z">
        <w:r w:rsidR="00D02036">
          <w:rPr>
            <w:rFonts w:ascii="Times New Roman" w:hAnsi="Times New Roman" w:cs="Times New Roman"/>
            <w:sz w:val="24"/>
          </w:rPr>
          <w:t xml:space="preserve">very close to the theoretical </w:t>
        </w:r>
      </w:ins>
      <w:ins w:id="614" w:author="Liu, Luyu" w:date="2020-07-22T23:08:00Z">
        <w:r w:rsidR="00AA3AEC">
          <w:rPr>
            <w:rFonts w:ascii="Times New Roman" w:hAnsi="Times New Roman" w:cs="Times New Roman"/>
            <w:sz w:val="24"/>
          </w:rPr>
          <w:t>normal distribution</w:t>
        </w:r>
      </w:ins>
      <w:ins w:id="615" w:author="Liu, Luyu" w:date="2020-07-22T23:14:00Z">
        <w:r w:rsidR="00D02036">
          <w:rPr>
            <w:rFonts w:ascii="Times New Roman" w:hAnsi="Times New Roman" w:cs="Times New Roman"/>
            <w:sz w:val="24"/>
          </w:rPr>
          <w:t xml:space="preserve"> quantiles</w:t>
        </w:r>
      </w:ins>
      <w:ins w:id="616" w:author="Liu, Luyu" w:date="2020-07-22T22:32:00Z">
        <w:r w:rsidR="00757F5E">
          <w:rPr>
            <w:rFonts w:ascii="Times New Roman" w:hAnsi="Times New Roman" w:cs="Times New Roman"/>
            <w:sz w:val="24"/>
          </w:rPr>
          <w:t>.</w:t>
        </w:r>
      </w:ins>
      <w:ins w:id="617" w:author="Liu, Luyu" w:date="2020-07-22T22:33:00Z">
        <w:r w:rsidR="00757F5E">
          <w:rPr>
            <w:rFonts w:ascii="Times New Roman" w:hAnsi="Times New Roman" w:cs="Times New Roman"/>
            <w:sz w:val="24"/>
          </w:rPr>
          <w:t xml:space="preserve"> From the three test</w:t>
        </w:r>
      </w:ins>
      <w:ins w:id="618" w:author="Liu, Luyu" w:date="2020-07-22T22:48:00Z">
        <w:r w:rsidR="000F2EDD">
          <w:rPr>
            <w:rFonts w:ascii="Times New Roman" w:hAnsi="Times New Roman" w:cs="Times New Roman"/>
            <w:sz w:val="24"/>
          </w:rPr>
          <w:t>s</w:t>
        </w:r>
      </w:ins>
      <w:ins w:id="619" w:author="Liu, Luyu" w:date="2020-07-22T22:33:00Z">
        <w:r w:rsidR="00757F5E">
          <w:rPr>
            <w:rFonts w:ascii="Times New Roman" w:hAnsi="Times New Roman" w:cs="Times New Roman"/>
            <w:sz w:val="24"/>
          </w:rPr>
          <w:t xml:space="preserve">, we can conclude logistic function can </w:t>
        </w:r>
      </w:ins>
      <w:ins w:id="620" w:author="Liu, Luyu" w:date="2020-07-22T22:34:00Z">
        <w:r w:rsidR="00653514">
          <w:rPr>
            <w:rFonts w:ascii="Times New Roman" w:hAnsi="Times New Roman" w:cs="Times New Roman"/>
            <w:sz w:val="24"/>
          </w:rPr>
          <w:t xml:space="preserve">properly </w:t>
        </w:r>
      </w:ins>
      <w:ins w:id="621" w:author="Liu, Luyu" w:date="2020-07-22T22:33:00Z">
        <w:r w:rsidR="00757F5E">
          <w:rPr>
            <w:rFonts w:ascii="Times New Roman" w:hAnsi="Times New Roman" w:cs="Times New Roman"/>
            <w:sz w:val="24"/>
          </w:rPr>
          <w:t xml:space="preserve">fit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622" w:author="Liu, Luyu" w:date="2020-07-22T16:42:00Z">
            <w:rPr/>
          </w:rPrChange>
        </w:rPr>
        <w:pPrChange w:id="623" w:author="Liu, Luyu" w:date="2020-07-22T16:42:00Z">
          <w:pPr>
            <w:pStyle w:val="ListParagraph"/>
            <w:spacing w:line="480" w:lineRule="auto"/>
            <w:ind w:left="360"/>
          </w:pPr>
        </w:pPrChange>
      </w:pPr>
    </w:p>
    <w:p w14:paraId="1C75136A" w14:textId="6E2ABE9E" w:rsidR="00077492" w:rsidRPr="00FF2732" w:rsidRDefault="00077492" w:rsidP="00FF2732">
      <w:pPr>
        <w:spacing w:line="240" w:lineRule="auto"/>
        <w:rPr>
          <w:rStyle w:val="SubtleEmphasis"/>
          <w:rPrChange w:id="624" w:author="Liu, Luyu" w:date="2020-08-02T21:18:00Z">
            <w:rPr/>
          </w:rPrChange>
        </w:rPr>
        <w:pPrChange w:id="625" w:author="Liu, Luyu" w:date="2020-08-02T21:18:00Z">
          <w:pPr>
            <w:pStyle w:val="ListParagraph"/>
            <w:numPr>
              <w:ilvl w:val="1"/>
              <w:numId w:val="2"/>
            </w:numPr>
            <w:spacing w:line="480" w:lineRule="auto"/>
            <w:ind w:left="360" w:hanging="360"/>
          </w:pPr>
        </w:pPrChange>
      </w:pPr>
      <w:del w:id="626" w:author="Liu, Luyu" w:date="2020-08-02T21:18:00Z">
        <w:r w:rsidRPr="00FF2732" w:rsidDel="00FF2732">
          <w:rPr>
            <w:rStyle w:val="SubtleEmphasis"/>
            <w:rPrChange w:id="627" w:author="Liu, Luyu" w:date="2020-08-02T21:18:00Z">
              <w:rPr/>
            </w:rPrChange>
          </w:rPr>
          <w:delText xml:space="preserve"> </w:delText>
        </w:r>
      </w:del>
      <w:del w:id="628" w:author="Liu, Luyu" w:date="2020-07-29T17:25:00Z">
        <w:r w:rsidRPr="00FF2732" w:rsidDel="00E71AC6">
          <w:rPr>
            <w:rStyle w:val="SubtleEmphasis"/>
            <w:rPrChange w:id="629" w:author="Liu, Luyu" w:date="2020-08-02T21:18:00Z">
              <w:rPr/>
            </w:rPrChange>
          </w:rPr>
          <w:delText>Floor</w:delText>
        </w:r>
      </w:del>
      <w:ins w:id="630" w:author="Liu, Luyu" w:date="2020-07-29T17:25:00Z">
        <w:r w:rsidR="00E71AC6" w:rsidRPr="00FF2732">
          <w:rPr>
            <w:rStyle w:val="SubtleEmphasis"/>
            <w:rPrChange w:id="631" w:author="Liu, Luyu" w:date="2020-08-02T21:18:00Z">
              <w:rPr/>
            </w:rPrChange>
          </w:rPr>
          <w:t>Base</w:t>
        </w:r>
      </w:ins>
      <w:r w:rsidRPr="00FF2732">
        <w:rPr>
          <w:rStyle w:val="SubtleEmphasis"/>
          <w:rPrChange w:id="632" w:author="Liu, Luyu" w:date="2020-08-02T21:18:00Z">
            <w:rPr/>
          </w:rPrChange>
        </w:rPr>
        <w:t xml:space="preserve"> values</w:t>
      </w:r>
    </w:p>
    <w:p w14:paraId="527696C2" w14:textId="397DB592" w:rsidR="00077492" w:rsidDel="00166595" w:rsidRDefault="00077492" w:rsidP="00AF6A1D">
      <w:pPr>
        <w:spacing w:line="240" w:lineRule="auto"/>
        <w:ind w:firstLine="720"/>
        <w:jc w:val="both"/>
        <w:rPr>
          <w:del w:id="633" w:author="Liu, Luyu" w:date="2020-07-29T17:36:00Z"/>
          <w:rFonts w:ascii="Times New Roman" w:hAnsi="Times New Roman" w:cs="Times New Roman"/>
          <w:sz w:val="24"/>
        </w:rPr>
        <w:pPrChange w:id="634" w:author="Liu, Luyu" w:date="2020-08-02T21:20:00Z">
          <w:pPr>
            <w:spacing w:line="480" w:lineRule="auto"/>
            <w:jc w:val="both"/>
          </w:pPr>
        </w:pPrChange>
      </w:pPr>
      <w:r>
        <w:rPr>
          <w:rFonts w:ascii="Times New Roman" w:hAnsi="Times New Roman" w:cs="Times New Roman"/>
          <w:sz w:val="24"/>
        </w:rPr>
        <w:t xml:space="preserve">The average </w:t>
      </w:r>
      <w:del w:id="635" w:author="Liu, Luyu" w:date="2020-07-29T17:25:00Z">
        <w:r w:rsidDel="00E71AC6">
          <w:rPr>
            <w:rFonts w:ascii="Times New Roman" w:hAnsi="Times New Roman" w:cs="Times New Roman"/>
            <w:sz w:val="24"/>
          </w:rPr>
          <w:delText>floor</w:delText>
        </w:r>
      </w:del>
      <w:ins w:id="636"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 and</w:t>
      </w:r>
      <w:del w:id="637" w:author="Liu, Luyu" w:date="2020-07-22T17:00:00Z">
        <w:r w:rsidDel="00EC596F">
          <w:rPr>
            <w:rFonts w:ascii="Times New Roman" w:hAnsi="Times New Roman" w:cs="Times New Roman"/>
            <w:sz w:val="24"/>
          </w:rPr>
          <w:delText xml:space="preserve"> </w:delText>
        </w:r>
      </w:del>
      <w:r>
        <w:rPr>
          <w:rFonts w:ascii="Times New Roman" w:hAnsi="Times New Roman" w:cs="Times New Roman"/>
          <w:sz w:val="24"/>
        </w:rPr>
        <w:t xml:space="preserve"> maps </w:t>
      </w:r>
      <w:del w:id="638" w:author="Liu, Luyu" w:date="2020-07-29T17:25:00Z">
        <w:r w:rsidDel="00E71AC6">
          <w:rPr>
            <w:rFonts w:ascii="Times New Roman" w:hAnsi="Times New Roman" w:cs="Times New Roman"/>
            <w:sz w:val="24"/>
          </w:rPr>
          <w:delText>floor</w:delText>
        </w:r>
      </w:del>
      <w:ins w:id="63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for the US public transit systems in our study. We express these values as negative differences from previous demand levels: larger negative numbers are lower </w:t>
      </w:r>
      <w:del w:id="640" w:author="Liu, Luyu" w:date="2020-07-29T17:25:00Z">
        <w:r w:rsidDel="00E71AC6">
          <w:rPr>
            <w:rFonts w:ascii="Times New Roman" w:hAnsi="Times New Roman" w:cs="Times New Roman"/>
            <w:sz w:val="24"/>
          </w:rPr>
          <w:delText>floor</w:delText>
        </w:r>
      </w:del>
      <w:ins w:id="641"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642"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r w:rsidR="00270A59">
          <w:rPr>
            <w:rFonts w:ascii="Times New Roman" w:hAnsi="Times New Roman" w:cs="Times New Roman"/>
            <w:sz w:val="24"/>
          </w:rPr>
        </w:r>
      </w:ins>
      <w:r w:rsidR="00270A59">
        <w:rPr>
          <w:rFonts w:ascii="Times New Roman" w:hAnsi="Times New Roman" w:cs="Times New Roman"/>
          <w:sz w:val="24"/>
        </w:rPr>
        <w:fldChar w:fldCharType="separate"/>
      </w:r>
      <w:ins w:id="643"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644" w:author="Liu, Luyu" w:date="2020-07-29T17:25:00Z">
        <w:r w:rsidDel="00E71AC6">
          <w:rPr>
            <w:rFonts w:ascii="Times New Roman" w:hAnsi="Times New Roman" w:cs="Times New Roman"/>
            <w:sz w:val="24"/>
          </w:rPr>
          <w:delText>floor</w:delText>
        </w:r>
      </w:del>
      <w:ins w:id="64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 Meanwhile, high tech cities such as the San Francisco Bay area and university cities such as Ithaca, Ann Arbor, and Madison generally have a very low </w:t>
      </w:r>
      <w:del w:id="646" w:author="Liu, Luyu" w:date="2020-07-29T17:25:00Z">
        <w:r w:rsidDel="00E71AC6">
          <w:rPr>
            <w:rFonts w:ascii="Times New Roman" w:hAnsi="Times New Roman" w:cs="Times New Roman"/>
            <w:sz w:val="24"/>
          </w:rPr>
          <w:delText>floor</w:delText>
        </w:r>
      </w:del>
      <w:ins w:id="647"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w:t>
      </w:r>
    </w:p>
    <w:p w14:paraId="2A8274BB" w14:textId="77777777" w:rsidR="00077492" w:rsidRDefault="00077492" w:rsidP="00AF6A1D">
      <w:pPr>
        <w:spacing w:line="240" w:lineRule="auto"/>
        <w:ind w:firstLine="720"/>
        <w:jc w:val="both"/>
        <w:rPr>
          <w:rFonts w:ascii="Times New Roman" w:hAnsi="Times New Roman" w:cs="Times New Roman"/>
          <w:sz w:val="24"/>
        </w:rPr>
        <w:pPrChange w:id="648" w:author="Liu, Luyu" w:date="2020-08-02T21:20:00Z">
          <w:pPr>
            <w:spacing w:line="480" w:lineRule="auto"/>
          </w:pPr>
        </w:pPrChange>
      </w:pPr>
    </w:p>
    <w:p w14:paraId="69C5051E" w14:textId="1079EC07" w:rsidR="00077492" w:rsidRPr="00C94C81" w:rsidDel="00166595" w:rsidRDefault="00077492" w:rsidP="00C94C81">
      <w:pPr>
        <w:spacing w:line="240" w:lineRule="auto"/>
        <w:rPr>
          <w:del w:id="649" w:author="Liu, Luyu" w:date="2020-07-29T17:36:00Z"/>
          <w:rFonts w:ascii="Times New Roman" w:hAnsi="Times New Roman" w:cs="Times New Roman"/>
          <w:b/>
          <w:sz w:val="24"/>
          <w:rPrChange w:id="650" w:author="Liu, Luyu" w:date="2020-08-02T23:06:00Z">
            <w:rPr>
              <w:del w:id="651" w:author="Liu, Luyu" w:date="2020-07-29T17:36:00Z"/>
              <w:rFonts w:ascii="Times New Roman" w:hAnsi="Times New Roman" w:cs="Times New Roman"/>
              <w:sz w:val="24"/>
            </w:rPr>
          </w:rPrChange>
        </w:rPr>
        <w:pPrChange w:id="652" w:author="Liu, Luyu" w:date="2020-08-02T23:06:00Z">
          <w:pPr>
            <w:spacing w:line="480" w:lineRule="auto"/>
            <w:jc w:val="both"/>
          </w:pPr>
        </w:pPrChange>
      </w:pPr>
      <w:r w:rsidRPr="00C94C81">
        <w:rPr>
          <w:b/>
          <w:noProof/>
          <w:rPrChange w:id="653" w:author="Liu, Luyu" w:date="2020-08-02T23:06:00Z">
            <w:rPr>
              <w:noProof/>
            </w:rPr>
          </w:rPrChange>
        </w:rPr>
        <w:t xml:space="preserve"> </w:t>
      </w:r>
      <w:del w:id="654" w:author="Liu, Luyu" w:date="2020-07-29T17:36:00Z">
        <w:r w:rsidRPr="00C94C81" w:rsidDel="00166595">
          <w:rPr>
            <w:b/>
            <w:noProof/>
            <w:rPrChange w:id="655"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656" w:name="_Ref40207857"/>
      </w:del>
    </w:p>
    <w:p w14:paraId="46625246" w14:textId="6971A47B" w:rsidR="00077492" w:rsidRPr="00C94C81" w:rsidRDefault="00077492" w:rsidP="00C94C81">
      <w:pPr>
        <w:spacing w:line="240" w:lineRule="auto"/>
        <w:rPr>
          <w:ins w:id="657" w:author="Liu, Luyu" w:date="2020-07-29T23:30:00Z"/>
          <w:rFonts w:ascii="Times New Roman" w:hAnsi="Times New Roman" w:cs="Times New Roman"/>
          <w:b/>
          <w:sz w:val="24"/>
          <w:rPrChange w:id="658" w:author="Liu, Luyu" w:date="2020-08-02T23:06:00Z">
            <w:rPr>
              <w:ins w:id="659" w:author="Liu, Luyu" w:date="2020-07-29T23:30:00Z"/>
              <w:rFonts w:ascii="Times New Roman" w:hAnsi="Times New Roman" w:cs="Times New Roman"/>
              <w:sz w:val="24"/>
            </w:rPr>
          </w:rPrChange>
        </w:rPr>
        <w:pPrChange w:id="660" w:author="Liu, Luyu" w:date="2020-08-02T23:06:00Z">
          <w:pPr>
            <w:spacing w:line="480" w:lineRule="auto"/>
            <w:jc w:val="center"/>
          </w:pPr>
        </w:pPrChange>
      </w:pPr>
      <w:bookmarkStart w:id="661" w:name="_Ref41950168"/>
      <w:r w:rsidRPr="00C94C81">
        <w:rPr>
          <w:rFonts w:ascii="Times New Roman" w:hAnsi="Times New Roman" w:cs="Times New Roman"/>
          <w:b/>
          <w:sz w:val="24"/>
          <w:rPrChange w:id="662"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663"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664"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665" w:author="Liu, Luyu" w:date="2020-08-02T23:06:00Z">
            <w:rPr>
              <w:rFonts w:ascii="Times New Roman" w:hAnsi="Times New Roman" w:cs="Times New Roman"/>
              <w:sz w:val="24"/>
            </w:rPr>
          </w:rPrChange>
        </w:rPr>
        <w:fldChar w:fldCharType="separate"/>
      </w:r>
      <w:ins w:id="666" w:author="Liu, Luyu" w:date="2020-07-29T23:38:00Z">
        <w:r w:rsidR="002130AB" w:rsidRPr="00C94C81">
          <w:rPr>
            <w:rFonts w:ascii="Times New Roman" w:hAnsi="Times New Roman" w:cs="Times New Roman"/>
            <w:b/>
            <w:noProof/>
            <w:sz w:val="24"/>
            <w:rPrChange w:id="667" w:author="Liu, Luyu" w:date="2020-08-02T23:06:00Z">
              <w:rPr>
                <w:rFonts w:ascii="Times New Roman" w:hAnsi="Times New Roman" w:cs="Times New Roman"/>
                <w:noProof/>
                <w:sz w:val="24"/>
              </w:rPr>
            </w:rPrChange>
          </w:rPr>
          <w:t>4</w:t>
        </w:r>
      </w:ins>
      <w:del w:id="668" w:author="Liu, Luyu" w:date="2020-07-29T23:11:00Z">
        <w:r w:rsidRPr="00C94C81" w:rsidDel="006C64A6">
          <w:rPr>
            <w:rFonts w:ascii="Times New Roman" w:hAnsi="Times New Roman" w:cs="Times New Roman"/>
            <w:b/>
            <w:noProof/>
            <w:sz w:val="24"/>
            <w:rPrChange w:id="669"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670" w:author="Liu, Luyu" w:date="2020-08-02T23:06:00Z">
            <w:rPr>
              <w:rFonts w:ascii="Times New Roman" w:hAnsi="Times New Roman" w:cs="Times New Roman"/>
              <w:sz w:val="24"/>
            </w:rPr>
          </w:rPrChange>
        </w:rPr>
        <w:fldChar w:fldCharType="end"/>
      </w:r>
      <w:bookmarkEnd w:id="661"/>
      <w:r w:rsidRPr="00C94C81">
        <w:rPr>
          <w:rFonts w:ascii="Times New Roman" w:hAnsi="Times New Roman" w:cs="Times New Roman"/>
          <w:b/>
          <w:sz w:val="24"/>
          <w:rPrChange w:id="671" w:author="Liu, Luyu" w:date="2020-08-02T23:06:00Z">
            <w:rPr>
              <w:rFonts w:ascii="Times New Roman" w:hAnsi="Times New Roman" w:cs="Times New Roman"/>
              <w:sz w:val="24"/>
            </w:rPr>
          </w:rPrChange>
        </w:rPr>
        <w:t>. The</w:t>
      </w:r>
      <w:ins w:id="672" w:author="Liu, Luyu" w:date="2020-07-29T23:32:00Z">
        <w:r w:rsidR="005251B7" w:rsidRPr="00C94C81">
          <w:rPr>
            <w:rFonts w:ascii="Times New Roman" w:hAnsi="Times New Roman" w:cs="Times New Roman"/>
            <w:b/>
            <w:sz w:val="24"/>
            <w:rPrChange w:id="673"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674" w:author="Liu, Luyu" w:date="2020-08-02T23:06:00Z">
            <w:rPr>
              <w:rFonts w:ascii="Times New Roman" w:hAnsi="Times New Roman" w:cs="Times New Roman"/>
              <w:sz w:val="24"/>
            </w:rPr>
          </w:rPrChange>
        </w:rPr>
        <w:t xml:space="preserve"> distribution of </w:t>
      </w:r>
      <w:del w:id="675" w:author="Liu, Luyu" w:date="2020-07-29T17:25:00Z">
        <w:r w:rsidRPr="00C94C81" w:rsidDel="00E71AC6">
          <w:rPr>
            <w:rFonts w:ascii="Times New Roman" w:hAnsi="Times New Roman" w:cs="Times New Roman"/>
            <w:b/>
            <w:sz w:val="24"/>
            <w:rPrChange w:id="676" w:author="Liu, Luyu" w:date="2020-08-02T23:06:00Z">
              <w:rPr>
                <w:rFonts w:ascii="Times New Roman" w:hAnsi="Times New Roman" w:cs="Times New Roman"/>
                <w:sz w:val="24"/>
              </w:rPr>
            </w:rPrChange>
          </w:rPr>
          <w:delText>floor</w:delText>
        </w:r>
      </w:del>
      <w:ins w:id="677" w:author="Liu, Luyu" w:date="2020-07-29T17:25:00Z">
        <w:r w:rsidR="00E71AC6" w:rsidRPr="00C94C81">
          <w:rPr>
            <w:rFonts w:ascii="Times New Roman" w:hAnsi="Times New Roman" w:cs="Times New Roman"/>
            <w:b/>
            <w:sz w:val="24"/>
            <w:rPrChange w:id="678"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679"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rsidP="00FE4A43">
      <w:pPr>
        <w:spacing w:line="240" w:lineRule="auto"/>
        <w:jc w:val="center"/>
        <w:rPr>
          <w:del w:id="680" w:author="Liu, Luyu" w:date="2020-07-29T23:33:00Z"/>
          <w:rFonts w:ascii="Times New Roman" w:hAnsi="Times New Roman" w:cs="Times New Roman"/>
          <w:sz w:val="24"/>
        </w:rPr>
        <w:pPrChange w:id="681" w:author="Liu, Luyu" w:date="2020-07-29T23:30:00Z">
          <w:pPr>
            <w:spacing w:line="480" w:lineRule="auto"/>
            <w:jc w:val="center"/>
          </w:pPr>
        </w:pPrChange>
      </w:pPr>
      <w:ins w:id="682" w:author="Liu, Luyu" w:date="2020-07-29T23:43:00Z">
        <w:r>
          <w:rPr>
            <w:rFonts w:ascii="Times New Roman" w:hAnsi="Times New Roman" w:cs="Times New Roman"/>
            <w:sz w:val="24"/>
          </w:rPr>
          <w:tab/>
        </w:r>
      </w:ins>
      <w:ins w:id="683"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r w:rsidR="00D103DB">
          <w:rPr>
            <w:rFonts w:ascii="Times New Roman" w:hAnsi="Times New Roman" w:cs="Times New Roman"/>
            <w:sz w:val="24"/>
          </w:rPr>
        </w:r>
      </w:ins>
      <w:r w:rsidR="00D103DB">
        <w:rPr>
          <w:rFonts w:ascii="Times New Roman" w:hAnsi="Times New Roman" w:cs="Times New Roman"/>
          <w:sz w:val="24"/>
        </w:rPr>
        <w:fldChar w:fldCharType="separate"/>
      </w:r>
      <w:ins w:id="684"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685" w:author="Liu, Luyu" w:date="2020-08-02T21:31:00Z">
        <w:r w:rsidR="00D103DB">
          <w:rPr>
            <w:rFonts w:ascii="Times New Roman" w:hAnsi="Times New Roman" w:cs="Times New Roman"/>
            <w:sz w:val="24"/>
          </w:rPr>
          <w:fldChar w:fldCharType="end"/>
        </w:r>
      </w:ins>
    </w:p>
    <w:bookmarkEnd w:id="656"/>
    <w:p w14:paraId="44FB235E" w14:textId="44D7F193" w:rsidR="00077492" w:rsidRPr="00867C60" w:rsidRDefault="00B0069D">
      <w:pPr>
        <w:spacing w:line="240" w:lineRule="auto"/>
        <w:jc w:val="both"/>
        <w:rPr>
          <w:rFonts w:ascii="Times New Roman" w:hAnsi="Times New Roman" w:cs="Times New Roman"/>
          <w:sz w:val="24"/>
        </w:rPr>
        <w:pPrChange w:id="686" w:author="Liu, Luyu" w:date="2020-07-20T23:14:00Z">
          <w:pPr>
            <w:spacing w:line="480" w:lineRule="auto"/>
            <w:jc w:val="both"/>
          </w:pPr>
        </w:pPrChange>
      </w:pPr>
      <w:ins w:id="687"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t xml:space="preserve"> </w:t>
        </w:r>
      </w:ins>
      <w:del w:id="688"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Change w:id="689" w:author="Liu, Luyu" w:date="2020-07-29T23:26:00Z">
              <w:rPr>
                <w:rFonts w:ascii="Times New Roman" w:hAnsi="Times New Roman" w:cs="Times New Roman"/>
                <w:sz w:val="24"/>
              </w:rPr>
            </w:rPrChange>
          </w:rPr>
          <w:delInstrText xml:space="preserve"> REF _Ref38480053 \h  \* MERGEFORMAT </w:delInstrText>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proofErr w:type="gramStart"/>
      <w:r w:rsidR="00077492">
        <w:rPr>
          <w:rFonts w:ascii="Times New Roman" w:hAnsi="Times New Roman" w:cs="Times New Roman"/>
          <w:sz w:val="24"/>
        </w:rPr>
        <w:t>provides</w:t>
      </w:r>
      <w:proofErr w:type="gramEnd"/>
      <w:r w:rsidR="00077492">
        <w:rPr>
          <w:rFonts w:ascii="Times New Roman" w:hAnsi="Times New Roman" w:cs="Times New Roman"/>
          <w:sz w:val="24"/>
        </w:rPr>
        <w:t xml:space="preserve"> results from the regression analysis related the </w:t>
      </w:r>
      <w:del w:id="690" w:author="Liu, Luyu" w:date="2020-07-29T17:25:00Z">
        <w:r w:rsidR="00077492" w:rsidDel="00E71AC6">
          <w:rPr>
            <w:rFonts w:ascii="Times New Roman" w:hAnsi="Times New Roman" w:cs="Times New Roman"/>
            <w:sz w:val="24"/>
          </w:rPr>
          <w:delText>floor</w:delText>
        </w:r>
      </w:del>
      <w:ins w:id="691"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 or median income in the </w:t>
      </w:r>
      <w:del w:id="692" w:author="Liu, Luyu" w:date="2020-07-30T15:32:00Z">
        <w:r w:rsidR="00077492" w:rsidDel="002E0632">
          <w:rPr>
            <w:rFonts w:ascii="Times New Roman" w:hAnsi="Times New Roman" w:cs="Times New Roman"/>
            <w:sz w:val="24"/>
          </w:rPr>
          <w:delText xml:space="preserve">final model </w:delText>
        </w:r>
      </w:del>
      <w:ins w:id="693"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694" w:author="Liu, Luyu" w:date="2020-07-30T14:41:00Z">
        <w:r w:rsidR="00077492" w:rsidDel="006A7A63">
          <w:rPr>
            <w:rFonts w:ascii="Times New Roman" w:hAnsi="Times New Roman" w:cs="Times New Roman"/>
            <w:sz w:val="24"/>
          </w:rPr>
          <w:delText>38</w:delText>
        </w:r>
      </w:del>
      <w:ins w:id="695" w:author="Liu, Luyu" w:date="2020-07-30T14:41:00Z">
        <w:r w:rsidR="006A7A63">
          <w:rPr>
            <w:rFonts w:ascii="Times New Roman" w:hAnsi="Times New Roman" w:cs="Times New Roman"/>
            <w:sz w:val="24"/>
          </w:rPr>
          <w:t>40</w:t>
        </w:r>
      </w:ins>
      <w:r w:rsidR="00077492">
        <w:rPr>
          <w:rFonts w:ascii="Times New Roman" w:hAnsi="Times New Roman" w:cs="Times New Roman"/>
          <w:sz w:val="24"/>
        </w:rPr>
        <w:t xml:space="preserve">. A residuals assessment </w:t>
      </w:r>
      <w:ins w:id="696"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697"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698" w:author="Liu, Luyu" w:date="2020-07-30T15:57:00Z">
        <w:r w:rsidR="004C1FEE">
          <w:rPr>
            <w:rFonts w:ascii="Times New Roman" w:hAnsi="Times New Roman" w:cs="Times New Roman"/>
            <w:sz w:val="24"/>
          </w:rPr>
          <w:t xml:space="preserve"> Further test also shows</w:t>
        </w:r>
      </w:ins>
      <w:ins w:id="699" w:author="Liu, Luyu" w:date="2020-07-30T15:58:00Z">
        <w:r w:rsidR="004C1FEE">
          <w:rPr>
            <w:rFonts w:ascii="Times New Roman" w:hAnsi="Times New Roman" w:cs="Times New Roman"/>
            <w:sz w:val="24"/>
          </w:rPr>
          <w:t xml:space="preserve"> </w:t>
        </w:r>
      </w:ins>
      <w:ins w:id="700" w:author="Liu, Luyu" w:date="2020-07-30T16:05:00Z">
        <w:r w:rsidR="006B51BC">
          <w:rPr>
            <w:rFonts w:ascii="Times New Roman" w:hAnsi="Times New Roman" w:cs="Times New Roman"/>
            <w:sz w:val="24"/>
          </w:rPr>
          <w:t xml:space="preserve">that </w:t>
        </w:r>
      </w:ins>
      <w:ins w:id="701" w:author="Liu, Luyu" w:date="2020-07-30T15:58:00Z">
        <w:r w:rsidR="004C1FEE">
          <w:rPr>
            <w:rFonts w:ascii="Times New Roman" w:hAnsi="Times New Roman" w:cs="Times New Roman"/>
            <w:sz w:val="24"/>
          </w:rPr>
          <w:t xml:space="preserve">the </w:t>
        </w:r>
      </w:ins>
      <w:ins w:id="702" w:author="Liu, Luyu" w:date="2020-07-30T16:02:00Z">
        <w:r w:rsidR="004C1FEE">
          <w:rPr>
            <w:rFonts w:ascii="Times New Roman" w:hAnsi="Times New Roman" w:cs="Times New Roman"/>
            <w:sz w:val="24"/>
          </w:rPr>
          <w:t xml:space="preserve">residuals of the model </w:t>
        </w:r>
      </w:ins>
      <w:ins w:id="703"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704"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705" w:author="Liu, Luyu" w:date="2020-07-30T15:43:00Z">
        <w:r w:rsidR="004F3A40">
          <w:rPr>
            <w:rFonts w:ascii="Times New Roman" w:hAnsi="Times New Roman" w:cs="Times New Roman"/>
            <w:sz w:val="24"/>
          </w:rPr>
          <w:t xml:space="preserve"> </w:t>
        </w:r>
      </w:ins>
      <w:ins w:id="706" w:author="Liu, Luyu" w:date="2020-07-30T15:56:00Z">
        <w:r w:rsidR="004F3A40">
          <w:rPr>
            <w:rFonts w:ascii="Times New Roman" w:hAnsi="Times New Roman" w:cs="Times New Roman"/>
            <w:sz w:val="24"/>
          </w:rPr>
          <w:t>We also tried spatial lag model</w:t>
        </w:r>
        <w:r w:rsidR="004C1FEE">
          <w:rPr>
            <w:rFonts w:ascii="Times New Roman" w:hAnsi="Times New Roman" w:cs="Times New Roman"/>
            <w:sz w:val="24"/>
          </w:rPr>
          <w:t xml:space="preserve">: the results show that the </w:t>
        </w:r>
      </w:ins>
      <w:ins w:id="707" w:author="Liu, Luyu" w:date="2020-07-30T15:50:00Z">
        <w:r w:rsidR="004F3A40">
          <w:rPr>
            <w:rFonts w:ascii="Times New Roman" w:hAnsi="Times New Roman" w:cs="Times New Roman"/>
            <w:sz w:val="24"/>
          </w:rPr>
          <w:t xml:space="preserve">spatial </w:t>
        </w:r>
      </w:ins>
      <w:ins w:id="708" w:author="Liu, Luyu" w:date="2020-07-30T15:56:00Z">
        <w:r w:rsidR="004F3A40">
          <w:rPr>
            <w:rFonts w:ascii="Times New Roman" w:hAnsi="Times New Roman" w:cs="Times New Roman"/>
            <w:sz w:val="24"/>
          </w:rPr>
          <w:t xml:space="preserve">autocorrelation </w:t>
        </w:r>
      </w:ins>
      <w:ins w:id="709" w:author="Liu, Luyu" w:date="2020-07-30T15:57:00Z">
        <w:r w:rsidR="004C1FEE">
          <w:rPr>
            <w:rFonts w:ascii="Times New Roman" w:hAnsi="Times New Roman" w:cs="Times New Roman"/>
            <w:sz w:val="24"/>
          </w:rPr>
          <w:t xml:space="preserve">parameter (rho) </w:t>
        </w:r>
      </w:ins>
      <w:ins w:id="710" w:author="Liu, Luyu" w:date="2020-07-30T15:50:00Z">
        <w:r w:rsidR="004F3A40">
          <w:rPr>
            <w:rFonts w:ascii="Times New Roman" w:hAnsi="Times New Roman" w:cs="Times New Roman"/>
            <w:sz w:val="24"/>
          </w:rPr>
          <w:t xml:space="preserve">is not </w:t>
        </w:r>
      </w:ins>
      <w:ins w:id="711" w:author="Liu, Luyu" w:date="2020-07-30T15:57:00Z">
        <w:r w:rsidR="004C1FEE">
          <w:rPr>
            <w:rFonts w:ascii="Times New Roman" w:hAnsi="Times New Roman" w:cs="Times New Roman"/>
            <w:sz w:val="24"/>
          </w:rPr>
          <w:t xml:space="preserve">significant. In conclusion, it is appropriate to use </w:t>
        </w:r>
      </w:ins>
      <w:ins w:id="712" w:author="Liu, Luyu" w:date="2020-07-30T16:05:00Z">
        <w:r w:rsidR="00627190">
          <w:rPr>
            <w:rFonts w:ascii="Times New Roman" w:hAnsi="Times New Roman" w:cs="Times New Roman"/>
            <w:sz w:val="24"/>
          </w:rPr>
          <w:t xml:space="preserve">ordinary </w:t>
        </w:r>
      </w:ins>
      <w:ins w:id="713" w:author="Liu, Luyu" w:date="2020-07-30T16:06:00Z">
        <w:r w:rsidR="00627190">
          <w:rPr>
            <w:rFonts w:ascii="Times New Roman" w:hAnsi="Times New Roman" w:cs="Times New Roman"/>
            <w:sz w:val="24"/>
          </w:rPr>
          <w:t>least square regression model.</w:t>
        </w:r>
      </w:ins>
    </w:p>
    <w:p w14:paraId="7188A21D" w14:textId="38F8A8A3" w:rsidR="00077492" w:rsidRPr="009B25D0" w:rsidRDefault="00446080" w:rsidP="009B25D0">
      <w:pPr>
        <w:spacing w:line="240" w:lineRule="auto"/>
        <w:rPr>
          <w:rFonts w:ascii="Times New Roman" w:hAnsi="Times New Roman" w:cs="Times New Roman"/>
          <w:b/>
          <w:sz w:val="24"/>
          <w:rPrChange w:id="714" w:author="Liu, Luyu" w:date="2020-08-02T23:09:00Z">
            <w:rPr>
              <w:rFonts w:ascii="Times New Roman" w:hAnsi="Times New Roman" w:cs="Times New Roman"/>
              <w:sz w:val="24"/>
            </w:rPr>
          </w:rPrChange>
        </w:rPr>
        <w:pPrChange w:id="715" w:author="Liu, Luyu" w:date="2020-08-02T23:09:00Z">
          <w:pPr>
            <w:spacing w:line="480" w:lineRule="auto"/>
          </w:pPr>
        </w:pPrChange>
      </w:pPr>
      <w:bookmarkStart w:id="716" w:name="_Ref47296324"/>
      <w:ins w:id="717" w:author="Liu, Luyu" w:date="2020-08-02T21:31:00Z">
        <w:r w:rsidRPr="009B25D0">
          <w:rPr>
            <w:rFonts w:ascii="Times New Roman" w:hAnsi="Times New Roman" w:cs="Times New Roman"/>
            <w:b/>
            <w:sz w:val="24"/>
            <w:rPrChange w:id="718" w:author="Liu, Luyu" w:date="2020-08-02T23:09:00Z">
              <w:rPr>
                <w:rFonts w:ascii="Times New Roman" w:hAnsi="Times New Roman" w:cs="Times New Roman"/>
                <w:sz w:val="24"/>
              </w:rPr>
            </w:rPrChange>
          </w:rPr>
          <w:t xml:space="preserve">Table </w:t>
        </w:r>
        <w:r w:rsidRPr="009B25D0">
          <w:rPr>
            <w:rFonts w:ascii="Times New Roman" w:hAnsi="Times New Roman" w:cs="Times New Roman"/>
            <w:b/>
            <w:sz w:val="24"/>
            <w:rPrChange w:id="719" w:author="Liu, Luyu" w:date="2020-08-02T23:09:00Z">
              <w:rPr>
                <w:rFonts w:ascii="Times New Roman" w:hAnsi="Times New Roman" w:cs="Times New Roman"/>
                <w:sz w:val="24"/>
              </w:rPr>
            </w:rPrChange>
          </w:rPr>
          <w:fldChar w:fldCharType="begin"/>
        </w:r>
        <w:r w:rsidRPr="009B25D0">
          <w:rPr>
            <w:rFonts w:ascii="Times New Roman" w:hAnsi="Times New Roman" w:cs="Times New Roman"/>
            <w:b/>
            <w:sz w:val="24"/>
            <w:rPrChange w:id="720" w:author="Liu, Luyu" w:date="2020-08-02T23:09:00Z">
              <w:rPr>
                <w:rFonts w:ascii="Times New Roman" w:hAnsi="Times New Roman" w:cs="Times New Roman"/>
                <w:sz w:val="24"/>
              </w:rPr>
            </w:rPrChange>
          </w:rPr>
          <w:instrText xml:space="preserve"> SEQ Table \* ARABIC </w:instrText>
        </w:r>
        <w:r w:rsidRPr="009B25D0">
          <w:rPr>
            <w:rFonts w:ascii="Times New Roman" w:hAnsi="Times New Roman" w:cs="Times New Roman"/>
            <w:b/>
            <w:sz w:val="24"/>
            <w:rPrChange w:id="721" w:author="Liu, Luyu" w:date="2020-08-02T23:09:00Z">
              <w:rPr>
                <w:rFonts w:ascii="Times New Roman" w:hAnsi="Times New Roman" w:cs="Times New Roman"/>
                <w:sz w:val="24"/>
              </w:rPr>
            </w:rPrChange>
          </w:rPr>
          <w:fldChar w:fldCharType="separate"/>
        </w:r>
        <w:r w:rsidRPr="009B25D0">
          <w:rPr>
            <w:rFonts w:ascii="Times New Roman" w:hAnsi="Times New Roman" w:cs="Times New Roman"/>
            <w:b/>
            <w:noProof/>
            <w:sz w:val="24"/>
            <w:rPrChange w:id="722" w:author="Liu, Luyu" w:date="2020-08-02T23:09:00Z">
              <w:rPr>
                <w:rFonts w:ascii="Times New Roman" w:hAnsi="Times New Roman" w:cs="Times New Roman"/>
                <w:noProof/>
                <w:sz w:val="24"/>
              </w:rPr>
            </w:rPrChange>
          </w:rPr>
          <w:t>1</w:t>
        </w:r>
        <w:r w:rsidRPr="009B25D0">
          <w:rPr>
            <w:rFonts w:ascii="Times New Roman" w:hAnsi="Times New Roman" w:cs="Times New Roman"/>
            <w:b/>
            <w:sz w:val="24"/>
            <w:rPrChange w:id="723" w:author="Liu, Luyu" w:date="2020-08-02T23:09:00Z">
              <w:rPr>
                <w:rFonts w:ascii="Times New Roman" w:hAnsi="Times New Roman" w:cs="Times New Roman"/>
                <w:sz w:val="24"/>
              </w:rPr>
            </w:rPrChange>
          </w:rPr>
          <w:fldChar w:fldCharType="end"/>
        </w:r>
        <w:bookmarkEnd w:id="716"/>
        <w:r w:rsidR="009B25D0">
          <w:rPr>
            <w:rFonts w:ascii="Times New Roman" w:hAnsi="Times New Roman" w:cs="Times New Roman"/>
            <w:b/>
            <w:sz w:val="24"/>
            <w:rPrChange w:id="724" w:author="Liu, Luyu" w:date="2020-08-02T23:09:00Z">
              <w:rPr>
                <w:rFonts w:ascii="Times New Roman" w:hAnsi="Times New Roman" w:cs="Times New Roman"/>
                <w:b/>
                <w:sz w:val="24"/>
              </w:rPr>
            </w:rPrChange>
          </w:rPr>
          <w:t>.</w:t>
        </w:r>
        <w:r w:rsidRPr="009B25D0">
          <w:rPr>
            <w:rFonts w:ascii="Times New Roman" w:hAnsi="Times New Roman" w:cs="Times New Roman"/>
            <w:b/>
            <w:sz w:val="24"/>
            <w:rPrChange w:id="725" w:author="Liu, Luyu" w:date="2020-08-02T23:09:00Z">
              <w:rPr>
                <w:rFonts w:ascii="Times New Roman" w:hAnsi="Times New Roman" w:cs="Times New Roman"/>
                <w:sz w:val="24"/>
              </w:rPr>
            </w:rPrChange>
          </w:rPr>
          <w:t xml:space="preserve"> Results from regression analysis of base values with socio-economic and awareness indicators</w:t>
        </w:r>
        <w:r w:rsidR="006C15BB">
          <w:rPr>
            <w:rFonts w:ascii="Times New Roman" w:hAnsi="Times New Roman" w:cs="Times New Roman"/>
            <w:b/>
            <w:sz w:val="24"/>
            <w:rPrChange w:id="726" w:author="Liu, Luyu" w:date="2020-08-02T23:09:00Z">
              <w:rPr>
                <w:rFonts w:ascii="Times New Roman" w:hAnsi="Times New Roman" w:cs="Times New Roman"/>
                <w:b/>
                <w:sz w:val="24"/>
              </w:rPr>
            </w:rPrChange>
          </w:rPr>
          <w:t>.</w:t>
        </w:r>
      </w:ins>
    </w:p>
    <w:tbl>
      <w:tblPr>
        <w:tblStyle w:val="TableGrid"/>
        <w:tblW w:w="9350" w:type="dxa"/>
        <w:tblLook w:val="04A0" w:firstRow="1" w:lastRow="0" w:firstColumn="1" w:lastColumn="0" w:noHBand="0" w:noVBand="1"/>
        <w:tblPrChange w:id="727" w:author="Liu, Luyu" w:date="2020-07-30T14:40:00Z">
          <w:tblPr>
            <w:tblStyle w:val="TableGrid"/>
            <w:tblW w:w="9350" w:type="dxa"/>
            <w:tblLook w:val="04A0" w:firstRow="1" w:lastRow="0" w:firstColumn="1" w:lastColumn="0" w:noHBand="0" w:noVBand="1"/>
          </w:tblPr>
        </w:tblPrChange>
      </w:tblPr>
      <w:tblGrid>
        <w:gridCol w:w="2140"/>
        <w:gridCol w:w="1295"/>
        <w:gridCol w:w="1386"/>
        <w:gridCol w:w="1026"/>
        <w:gridCol w:w="1656"/>
        <w:gridCol w:w="866"/>
        <w:gridCol w:w="981"/>
        <w:tblGridChange w:id="728">
          <w:tblGrid>
            <w:gridCol w:w="1681"/>
            <w:gridCol w:w="1577"/>
            <w:gridCol w:w="1577"/>
            <w:gridCol w:w="1033"/>
            <w:gridCol w:w="1668"/>
            <w:gridCol w:w="872"/>
            <w:gridCol w:w="942"/>
          </w:tblGrid>
        </w:tblGridChange>
      </w:tblGrid>
      <w:tr w:rsidR="006A7A63" w:rsidRPr="00D22632" w14:paraId="21A0F91D" w14:textId="77777777" w:rsidTr="006A7A63">
        <w:trPr>
          <w:trHeight w:val="233"/>
          <w:trPrChange w:id="729" w:author="Liu, Luyu" w:date="2020-07-30T14:40:00Z">
            <w:trPr>
              <w:trHeight w:val="233"/>
            </w:trPr>
          </w:trPrChange>
        </w:trPr>
        <w:tc>
          <w:tcPr>
            <w:tcW w:w="2783" w:type="dxa"/>
            <w:noWrap/>
            <w:hideMark/>
            <w:tcPrChange w:id="730" w:author="Liu, Luyu" w:date="2020-07-30T14:40:00Z">
              <w:tcPr>
                <w:tcW w:w="2155" w:type="dxa"/>
                <w:noWrap/>
                <w:hideMark/>
              </w:tcPr>
            </w:tcPrChange>
          </w:tcPr>
          <w:p w14:paraId="21C031FE" w14:textId="77777777" w:rsidR="00077492" w:rsidRPr="00397CDC" w:rsidRDefault="00077492" w:rsidP="008A333B">
            <w:pPr>
              <w:spacing w:after="160"/>
              <w:rPr>
                <w:rFonts w:ascii="Times New Roman" w:hAnsi="Times New Roman" w:cs="Times New Roman"/>
                <w:sz w:val="24"/>
              </w:rPr>
            </w:pPr>
          </w:p>
        </w:tc>
        <w:tc>
          <w:tcPr>
            <w:tcW w:w="236" w:type="dxa"/>
            <w:noWrap/>
            <w:hideMark/>
            <w:tcPrChange w:id="731" w:author="Liu, Luyu" w:date="2020-07-30T14:40:00Z">
              <w:tcPr>
                <w:tcW w:w="1103" w:type="dxa"/>
                <w:noWrap/>
                <w:hideMark/>
              </w:tcPr>
            </w:tcPrChange>
          </w:tcPr>
          <w:p w14:paraId="654A8FB3"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642" w:type="dxa"/>
            <w:noWrap/>
            <w:hideMark/>
            <w:tcPrChange w:id="732" w:author="Liu, Luyu" w:date="2020-07-30T14:40:00Z">
              <w:tcPr>
                <w:tcW w:w="1577" w:type="dxa"/>
                <w:noWrap/>
                <w:hideMark/>
              </w:tcPr>
            </w:tcPrChange>
          </w:tcPr>
          <w:p w14:paraId="7877A93B"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1072" w:type="dxa"/>
            <w:noWrap/>
            <w:hideMark/>
            <w:tcPrChange w:id="733" w:author="Liu, Luyu" w:date="2020-07-30T14:40:00Z">
              <w:tcPr>
                <w:tcW w:w="1033" w:type="dxa"/>
                <w:noWrap/>
                <w:hideMark/>
              </w:tcPr>
            </w:tcPrChange>
          </w:tcPr>
          <w:p w14:paraId="21A42928"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t value</w:t>
            </w:r>
          </w:p>
        </w:tc>
        <w:tc>
          <w:tcPr>
            <w:tcW w:w="1737" w:type="dxa"/>
            <w:noWrap/>
            <w:hideMark/>
            <w:tcPrChange w:id="734" w:author="Liu, Luyu" w:date="2020-07-30T14:40:00Z">
              <w:tcPr>
                <w:tcW w:w="1668" w:type="dxa"/>
                <w:noWrap/>
                <w:hideMark/>
              </w:tcPr>
            </w:tcPrChange>
          </w:tcPr>
          <w:p w14:paraId="31CBAC96" w14:textId="77777777" w:rsidR="00077492" w:rsidRPr="00397CDC" w:rsidRDefault="00077492">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903" w:type="dxa"/>
            <w:tcPrChange w:id="735" w:author="Liu, Luyu" w:date="2020-07-30T14:40:00Z">
              <w:tcPr>
                <w:tcW w:w="872" w:type="dxa"/>
              </w:tcPr>
            </w:tcPrChange>
          </w:tcPr>
          <w:p w14:paraId="6DA8D42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977" w:type="dxa"/>
            <w:tcPrChange w:id="736" w:author="Liu, Luyu" w:date="2020-07-30T14:40:00Z">
              <w:tcPr>
                <w:tcW w:w="942" w:type="dxa"/>
              </w:tcPr>
            </w:tcPrChange>
          </w:tcPr>
          <w:p w14:paraId="00DFB7F6" w14:textId="77777777" w:rsidR="00077492" w:rsidRPr="00397CDC" w:rsidRDefault="00077492">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6A7A63" w:rsidRPr="00D22632" w14:paraId="5F5DDE1B" w14:textId="77777777" w:rsidTr="006A7A63">
        <w:trPr>
          <w:trHeight w:val="233"/>
          <w:trPrChange w:id="737" w:author="Liu, Luyu" w:date="2020-07-30T14:40:00Z">
            <w:trPr>
              <w:trHeight w:val="233"/>
            </w:trPr>
          </w:trPrChange>
        </w:trPr>
        <w:tc>
          <w:tcPr>
            <w:tcW w:w="2783" w:type="dxa"/>
            <w:noWrap/>
            <w:hideMark/>
            <w:tcPrChange w:id="738" w:author="Liu, Luyu" w:date="2020-07-30T14:40:00Z">
              <w:tcPr>
                <w:tcW w:w="2155" w:type="dxa"/>
                <w:noWrap/>
                <w:hideMark/>
              </w:tcPr>
            </w:tcPrChange>
          </w:tcPr>
          <w:p w14:paraId="37818F79"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Intercept</w:t>
            </w:r>
          </w:p>
        </w:tc>
        <w:tc>
          <w:tcPr>
            <w:tcW w:w="236" w:type="dxa"/>
            <w:noWrap/>
            <w:vAlign w:val="bottom"/>
            <w:hideMark/>
            <w:tcPrChange w:id="739" w:author="Liu, Luyu" w:date="2020-07-30T14:40:00Z">
              <w:tcPr>
                <w:tcW w:w="1103" w:type="dxa"/>
                <w:noWrap/>
                <w:vAlign w:val="bottom"/>
                <w:hideMark/>
              </w:tcPr>
            </w:tcPrChange>
          </w:tcPr>
          <w:p w14:paraId="0069F44F" w14:textId="602C42EF" w:rsidR="00FD7CDC" w:rsidRPr="00397CDC" w:rsidRDefault="00A52694" w:rsidP="00FD7CDC">
            <w:pPr>
              <w:spacing w:after="160"/>
              <w:rPr>
                <w:rFonts w:ascii="Times New Roman" w:hAnsi="Times New Roman" w:cs="Times New Roman"/>
                <w:sz w:val="24"/>
              </w:rPr>
            </w:pPr>
            <w:ins w:id="740" w:author="Liu, Luyu" w:date="2020-07-30T14:37:00Z">
              <w:r w:rsidRPr="008A6B31">
                <w:rPr>
                  <w:rFonts w:ascii="Times New Roman" w:hAnsi="Times New Roman" w:cs="Times New Roman"/>
                  <w:sz w:val="24"/>
                </w:rPr>
                <w:t>-0.520</w:t>
              </w:r>
            </w:ins>
            <w:del w:id="741" w:author="Liu, Luyu" w:date="2020-07-30T14:37:00Z">
              <w:r w:rsidR="00FD7CDC" w:rsidRPr="00397CDC" w:rsidDel="008A1D02">
                <w:rPr>
                  <w:rFonts w:ascii="Times New Roman" w:hAnsi="Times New Roman" w:cs="Times New Roman"/>
                  <w:sz w:val="24"/>
                </w:rPr>
                <w:delText>-0.52997</w:delText>
              </w:r>
            </w:del>
          </w:p>
        </w:tc>
        <w:tc>
          <w:tcPr>
            <w:tcW w:w="1642" w:type="dxa"/>
            <w:noWrap/>
            <w:vAlign w:val="bottom"/>
            <w:hideMark/>
            <w:tcPrChange w:id="742" w:author="Liu, Luyu" w:date="2020-07-30T14:40:00Z">
              <w:tcPr>
                <w:tcW w:w="1577" w:type="dxa"/>
                <w:noWrap/>
                <w:vAlign w:val="bottom"/>
                <w:hideMark/>
              </w:tcPr>
            </w:tcPrChange>
          </w:tcPr>
          <w:p w14:paraId="7BCE204F" w14:textId="0B1D36FE" w:rsidR="00FD7CDC" w:rsidRPr="00397CDC" w:rsidRDefault="000841ED" w:rsidP="00FD7CDC">
            <w:pPr>
              <w:spacing w:after="160"/>
              <w:rPr>
                <w:rFonts w:ascii="Times New Roman" w:hAnsi="Times New Roman" w:cs="Times New Roman"/>
                <w:sz w:val="24"/>
              </w:rPr>
            </w:pPr>
            <w:ins w:id="743" w:author="Liu, Luyu" w:date="2020-07-30T14:37:00Z">
              <w:r w:rsidRPr="008A6B31">
                <w:rPr>
                  <w:rFonts w:ascii="Times New Roman" w:hAnsi="Times New Roman" w:cs="Times New Roman"/>
                  <w:sz w:val="24"/>
                </w:rPr>
                <w:t>0.194</w:t>
              </w:r>
            </w:ins>
            <w:del w:id="744" w:author="Liu, Luyu" w:date="2020-07-30T14:37:00Z">
              <w:r w:rsidR="00FD7CDC" w:rsidRPr="00397CDC" w:rsidDel="008A1D02">
                <w:rPr>
                  <w:rFonts w:ascii="Times New Roman" w:hAnsi="Times New Roman" w:cs="Times New Roman"/>
                  <w:sz w:val="24"/>
                </w:rPr>
                <w:delText>0.169042</w:delText>
              </w:r>
            </w:del>
          </w:p>
        </w:tc>
        <w:tc>
          <w:tcPr>
            <w:tcW w:w="1072" w:type="dxa"/>
            <w:noWrap/>
            <w:vAlign w:val="bottom"/>
            <w:hideMark/>
            <w:tcPrChange w:id="745" w:author="Liu, Luyu" w:date="2020-07-30T14:40:00Z">
              <w:tcPr>
                <w:tcW w:w="1033" w:type="dxa"/>
                <w:noWrap/>
                <w:vAlign w:val="bottom"/>
                <w:hideMark/>
              </w:tcPr>
            </w:tcPrChange>
          </w:tcPr>
          <w:p w14:paraId="2DBA7DF3" w14:textId="6C5A31B8" w:rsidR="00FD7CDC" w:rsidRPr="00397CDC" w:rsidRDefault="00FD7CDC" w:rsidP="00FD7CDC">
            <w:pPr>
              <w:spacing w:after="160"/>
              <w:rPr>
                <w:rFonts w:ascii="Times New Roman" w:hAnsi="Times New Roman" w:cs="Times New Roman"/>
                <w:sz w:val="24"/>
              </w:rPr>
            </w:pPr>
            <w:ins w:id="746" w:author="Liu, Luyu" w:date="2020-07-30T14:37:00Z">
              <w:r w:rsidRPr="00FD7CDC">
                <w:rPr>
                  <w:rFonts w:ascii="Times New Roman" w:hAnsi="Times New Roman" w:cs="Times New Roman"/>
                  <w:sz w:val="24"/>
                  <w:rPrChange w:id="747" w:author="Liu, Luyu" w:date="2020-07-30T14:38:00Z">
                    <w:rPr>
                      <w:rFonts w:ascii="Calibri" w:hAnsi="Calibri" w:cs="Calibri"/>
                      <w:color w:val="000000"/>
                    </w:rPr>
                  </w:rPrChange>
                </w:rPr>
                <w:t>-2.677</w:t>
              </w:r>
            </w:ins>
            <w:del w:id="748" w:author="Liu, Luyu" w:date="2020-07-30T14:37:00Z">
              <w:r w:rsidRPr="00397CDC" w:rsidDel="008A1D02">
                <w:rPr>
                  <w:rFonts w:ascii="Times New Roman" w:hAnsi="Times New Roman" w:cs="Times New Roman"/>
                  <w:sz w:val="24"/>
                </w:rPr>
                <w:delText>-3.135</w:delText>
              </w:r>
            </w:del>
          </w:p>
        </w:tc>
        <w:tc>
          <w:tcPr>
            <w:tcW w:w="1737" w:type="dxa"/>
            <w:noWrap/>
            <w:vAlign w:val="bottom"/>
            <w:hideMark/>
            <w:tcPrChange w:id="749" w:author="Liu, Luyu" w:date="2020-07-30T14:40:00Z">
              <w:tcPr>
                <w:tcW w:w="1668" w:type="dxa"/>
                <w:noWrap/>
                <w:vAlign w:val="bottom"/>
                <w:hideMark/>
              </w:tcPr>
            </w:tcPrChange>
          </w:tcPr>
          <w:p w14:paraId="667E8FE4" w14:textId="2D8333C0" w:rsidR="00FD7CDC" w:rsidRPr="00397CDC" w:rsidRDefault="00FD7CDC" w:rsidP="00FD7CDC">
            <w:pPr>
              <w:spacing w:after="160"/>
              <w:rPr>
                <w:rFonts w:ascii="Times New Roman" w:hAnsi="Times New Roman" w:cs="Times New Roman"/>
                <w:sz w:val="24"/>
              </w:rPr>
            </w:pPr>
            <w:ins w:id="750" w:author="Liu, Luyu" w:date="2020-07-30T14:37:00Z">
              <w:r w:rsidRPr="00FD7CDC">
                <w:rPr>
                  <w:rFonts w:ascii="Times New Roman" w:hAnsi="Times New Roman" w:cs="Times New Roman"/>
                  <w:sz w:val="24"/>
                  <w:rPrChange w:id="751" w:author="Liu, Luyu" w:date="2020-07-30T14:38:00Z">
                    <w:rPr>
                      <w:rFonts w:ascii="Calibri" w:hAnsi="Calibri" w:cs="Calibri"/>
                      <w:color w:val="000000"/>
                    </w:rPr>
                  </w:rPrChange>
                </w:rPr>
                <w:t>0.00861</w:t>
              </w:r>
            </w:ins>
            <w:ins w:id="752" w:author="Liu, Luyu" w:date="2020-07-30T14:39:00Z">
              <w:r w:rsidR="00185CA3">
                <w:rPr>
                  <w:rFonts w:ascii="Times New Roman" w:hAnsi="Times New Roman" w:cs="Times New Roman"/>
                  <w:sz w:val="24"/>
                </w:rPr>
                <w:t>**</w:t>
              </w:r>
            </w:ins>
            <w:del w:id="753" w:author="Liu, Luyu" w:date="2020-07-30T14:37:00Z">
              <w:r w:rsidRPr="00397CDC" w:rsidDel="008A1D02">
                <w:rPr>
                  <w:rFonts w:ascii="Times New Roman" w:hAnsi="Times New Roman" w:cs="Times New Roman"/>
                  <w:sz w:val="24"/>
                </w:rPr>
                <w:delText>0.00221</w:delText>
              </w:r>
            </w:del>
          </w:p>
        </w:tc>
        <w:tc>
          <w:tcPr>
            <w:tcW w:w="903" w:type="dxa"/>
            <w:tcPrChange w:id="754" w:author="Liu, Luyu" w:date="2020-07-30T14:40:00Z">
              <w:tcPr>
                <w:tcW w:w="872" w:type="dxa"/>
              </w:tcPr>
            </w:tcPrChange>
          </w:tcPr>
          <w:p w14:paraId="20631C02"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977" w:type="dxa"/>
            <w:tcPrChange w:id="755" w:author="Liu, Luyu" w:date="2020-07-30T14:40:00Z">
              <w:tcPr>
                <w:tcW w:w="942" w:type="dxa"/>
              </w:tcPr>
            </w:tcPrChange>
          </w:tcPr>
          <w:p w14:paraId="15364E13"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6A7A63" w:rsidRPr="00D22632" w14:paraId="2BC0311A" w14:textId="77777777" w:rsidTr="006A7A63">
        <w:trPr>
          <w:trHeight w:val="233"/>
          <w:trPrChange w:id="756" w:author="Liu, Luyu" w:date="2020-07-30T14:40:00Z">
            <w:trPr>
              <w:trHeight w:val="233"/>
            </w:trPr>
          </w:trPrChange>
        </w:trPr>
        <w:tc>
          <w:tcPr>
            <w:tcW w:w="2783" w:type="dxa"/>
            <w:noWrap/>
            <w:hideMark/>
            <w:tcPrChange w:id="757" w:author="Liu, Luyu" w:date="2020-07-30T14:40:00Z">
              <w:tcPr>
                <w:tcW w:w="2155" w:type="dxa"/>
                <w:noWrap/>
                <w:hideMark/>
              </w:tcPr>
            </w:tcPrChange>
          </w:tcPr>
          <w:p w14:paraId="2F1E9C48"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236" w:type="dxa"/>
            <w:noWrap/>
            <w:vAlign w:val="bottom"/>
            <w:hideMark/>
            <w:tcPrChange w:id="758" w:author="Liu, Luyu" w:date="2020-07-30T14:40:00Z">
              <w:tcPr>
                <w:tcW w:w="1103" w:type="dxa"/>
                <w:noWrap/>
                <w:vAlign w:val="bottom"/>
                <w:hideMark/>
              </w:tcPr>
            </w:tcPrChange>
          </w:tcPr>
          <w:p w14:paraId="445E5444" w14:textId="5B948528" w:rsidR="00FD7CDC" w:rsidRPr="00397CDC" w:rsidRDefault="00A52694" w:rsidP="00FD7CDC">
            <w:pPr>
              <w:spacing w:after="160"/>
              <w:rPr>
                <w:rFonts w:ascii="Times New Roman" w:hAnsi="Times New Roman" w:cs="Times New Roman"/>
                <w:sz w:val="24"/>
              </w:rPr>
            </w:pPr>
            <w:ins w:id="759" w:author="Liu, Luyu" w:date="2020-07-30T14:37:00Z">
              <w:r w:rsidRPr="008A6B31">
                <w:rPr>
                  <w:rFonts w:ascii="Times New Roman" w:hAnsi="Times New Roman" w:cs="Times New Roman"/>
                  <w:sz w:val="24"/>
                </w:rPr>
                <w:t>-0.493</w:t>
              </w:r>
            </w:ins>
            <w:del w:id="760" w:author="Liu, Luyu" w:date="2020-07-30T14:37:00Z">
              <w:r w:rsidR="00FD7CDC" w:rsidRPr="00397CDC" w:rsidDel="008A1D02">
                <w:rPr>
                  <w:rFonts w:ascii="Times New Roman" w:hAnsi="Times New Roman" w:cs="Times New Roman"/>
                  <w:sz w:val="24"/>
                </w:rPr>
                <w:delText>-0.4269</w:delText>
              </w:r>
            </w:del>
          </w:p>
        </w:tc>
        <w:tc>
          <w:tcPr>
            <w:tcW w:w="1642" w:type="dxa"/>
            <w:noWrap/>
            <w:vAlign w:val="bottom"/>
            <w:hideMark/>
            <w:tcPrChange w:id="761" w:author="Liu, Luyu" w:date="2020-07-30T14:40:00Z">
              <w:tcPr>
                <w:tcW w:w="1577" w:type="dxa"/>
                <w:noWrap/>
                <w:vAlign w:val="bottom"/>
                <w:hideMark/>
              </w:tcPr>
            </w:tcPrChange>
          </w:tcPr>
          <w:p w14:paraId="71D393EF" w14:textId="3F336CF5" w:rsidR="00FD7CDC" w:rsidRPr="00397CDC" w:rsidRDefault="000841ED" w:rsidP="00FD7CDC">
            <w:pPr>
              <w:spacing w:after="160"/>
              <w:rPr>
                <w:rFonts w:ascii="Times New Roman" w:hAnsi="Times New Roman" w:cs="Times New Roman"/>
                <w:sz w:val="24"/>
              </w:rPr>
            </w:pPr>
            <w:ins w:id="762" w:author="Liu, Luyu" w:date="2020-07-30T14:37:00Z">
              <w:r w:rsidRPr="008A6B31">
                <w:rPr>
                  <w:rFonts w:ascii="Times New Roman" w:hAnsi="Times New Roman" w:cs="Times New Roman"/>
                  <w:sz w:val="24"/>
                </w:rPr>
                <w:t>0.137</w:t>
              </w:r>
            </w:ins>
            <w:del w:id="763" w:author="Liu, Luyu" w:date="2020-07-30T14:37:00Z">
              <w:r w:rsidR="00FD7CDC" w:rsidRPr="00397CDC" w:rsidDel="008A1D02">
                <w:rPr>
                  <w:rFonts w:ascii="Times New Roman" w:hAnsi="Times New Roman" w:cs="Times New Roman"/>
                  <w:sz w:val="24"/>
                </w:rPr>
                <w:delText>0.129248</w:delText>
              </w:r>
            </w:del>
          </w:p>
        </w:tc>
        <w:tc>
          <w:tcPr>
            <w:tcW w:w="1072" w:type="dxa"/>
            <w:noWrap/>
            <w:vAlign w:val="bottom"/>
            <w:hideMark/>
            <w:tcPrChange w:id="764" w:author="Liu, Luyu" w:date="2020-07-30T14:40:00Z">
              <w:tcPr>
                <w:tcW w:w="1033" w:type="dxa"/>
                <w:noWrap/>
                <w:vAlign w:val="bottom"/>
                <w:hideMark/>
              </w:tcPr>
            </w:tcPrChange>
          </w:tcPr>
          <w:p w14:paraId="5CDF32DB" w14:textId="34A5603A" w:rsidR="00FD7CDC" w:rsidRPr="00397CDC" w:rsidRDefault="00FD7CDC" w:rsidP="00FD7CDC">
            <w:pPr>
              <w:spacing w:after="160"/>
              <w:rPr>
                <w:rFonts w:ascii="Times New Roman" w:hAnsi="Times New Roman" w:cs="Times New Roman"/>
                <w:sz w:val="24"/>
              </w:rPr>
            </w:pPr>
            <w:ins w:id="765" w:author="Liu, Luyu" w:date="2020-07-30T14:37:00Z">
              <w:r w:rsidRPr="00FD7CDC">
                <w:rPr>
                  <w:rFonts w:ascii="Times New Roman" w:hAnsi="Times New Roman" w:cs="Times New Roman"/>
                  <w:sz w:val="24"/>
                  <w:rPrChange w:id="766" w:author="Liu, Luyu" w:date="2020-07-30T14:38:00Z">
                    <w:rPr>
                      <w:rFonts w:ascii="Calibri" w:hAnsi="Calibri" w:cs="Calibri"/>
                      <w:color w:val="000000"/>
                    </w:rPr>
                  </w:rPrChange>
                </w:rPr>
                <w:t>-3.593</w:t>
              </w:r>
            </w:ins>
            <w:del w:id="767" w:author="Liu, Luyu" w:date="2020-07-30T14:37:00Z">
              <w:r w:rsidRPr="00397CDC" w:rsidDel="008A1D02">
                <w:rPr>
                  <w:rFonts w:ascii="Times New Roman" w:hAnsi="Times New Roman" w:cs="Times New Roman"/>
                  <w:sz w:val="24"/>
                </w:rPr>
                <w:delText>-3.303</w:delText>
              </w:r>
            </w:del>
          </w:p>
        </w:tc>
        <w:tc>
          <w:tcPr>
            <w:tcW w:w="1737" w:type="dxa"/>
            <w:noWrap/>
            <w:vAlign w:val="bottom"/>
            <w:hideMark/>
            <w:tcPrChange w:id="768" w:author="Liu, Luyu" w:date="2020-07-30T14:40:00Z">
              <w:tcPr>
                <w:tcW w:w="1668" w:type="dxa"/>
                <w:noWrap/>
                <w:vAlign w:val="bottom"/>
                <w:hideMark/>
              </w:tcPr>
            </w:tcPrChange>
          </w:tcPr>
          <w:p w14:paraId="79AEDF49" w14:textId="20FC3763" w:rsidR="00FD7CDC" w:rsidRPr="00397CDC" w:rsidRDefault="00FD7CDC" w:rsidP="00FD7CDC">
            <w:pPr>
              <w:spacing w:after="160"/>
              <w:rPr>
                <w:rFonts w:ascii="Times New Roman" w:hAnsi="Times New Roman" w:cs="Times New Roman"/>
                <w:sz w:val="24"/>
              </w:rPr>
            </w:pPr>
            <w:ins w:id="769" w:author="Liu, Luyu" w:date="2020-07-30T14:37:00Z">
              <w:r w:rsidRPr="00FD7CDC">
                <w:rPr>
                  <w:rFonts w:ascii="Times New Roman" w:hAnsi="Times New Roman" w:cs="Times New Roman"/>
                  <w:sz w:val="24"/>
                  <w:rPrChange w:id="770" w:author="Liu, Luyu" w:date="2020-07-30T14:38:00Z">
                    <w:rPr>
                      <w:rFonts w:ascii="Calibri" w:hAnsi="Calibri" w:cs="Calibri"/>
                      <w:color w:val="000000"/>
                    </w:rPr>
                  </w:rPrChange>
                </w:rPr>
                <w:t>0.000497</w:t>
              </w:r>
            </w:ins>
            <w:ins w:id="771" w:author="Liu, Luyu" w:date="2020-07-30T14:39:00Z">
              <w:r w:rsidR="006A7A63">
                <w:rPr>
                  <w:rFonts w:ascii="Times New Roman" w:hAnsi="Times New Roman" w:cs="Times New Roman"/>
                  <w:sz w:val="24"/>
                </w:rPr>
                <w:t>***</w:t>
              </w:r>
            </w:ins>
            <w:del w:id="772" w:author="Liu, Luyu" w:date="2020-07-30T14:37:00Z">
              <w:r w:rsidRPr="00397CDC" w:rsidDel="008A1D02">
                <w:rPr>
                  <w:rFonts w:ascii="Times New Roman" w:hAnsi="Times New Roman" w:cs="Times New Roman"/>
                  <w:sz w:val="24"/>
                </w:rPr>
                <w:delText>0.0013</w:delText>
              </w:r>
            </w:del>
          </w:p>
        </w:tc>
        <w:tc>
          <w:tcPr>
            <w:tcW w:w="903" w:type="dxa"/>
            <w:tcPrChange w:id="773" w:author="Liu, Luyu" w:date="2020-07-30T14:40:00Z">
              <w:tcPr>
                <w:tcW w:w="872" w:type="dxa"/>
              </w:tcPr>
            </w:tcPrChange>
          </w:tcPr>
          <w:p w14:paraId="44B8EAA8" w14:textId="7FF00A5A"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774" w:author="Liu, Luyu" w:date="2020-07-30T15:21:00Z">
              <w:r w:rsidRPr="00397CDC" w:rsidDel="00A52694">
                <w:rPr>
                  <w:rFonts w:ascii="Times New Roman" w:hAnsi="Times New Roman" w:cs="Times New Roman"/>
                  <w:sz w:val="24"/>
                </w:rPr>
                <w:delText>21</w:delText>
              </w:r>
            </w:del>
            <w:ins w:id="775" w:author="Liu, Luyu" w:date="2020-07-30T15:21:00Z">
              <w:r w:rsidR="00A52694">
                <w:rPr>
                  <w:rFonts w:ascii="Times New Roman" w:hAnsi="Times New Roman" w:cs="Times New Roman"/>
                  <w:sz w:val="24"/>
                </w:rPr>
                <w:t>39</w:t>
              </w:r>
            </w:ins>
          </w:p>
        </w:tc>
        <w:tc>
          <w:tcPr>
            <w:tcW w:w="977" w:type="dxa"/>
            <w:tcPrChange w:id="776" w:author="Liu, Luyu" w:date="2020-07-30T14:40:00Z">
              <w:tcPr>
                <w:tcW w:w="942" w:type="dxa"/>
              </w:tcPr>
            </w:tcPrChange>
          </w:tcPr>
          <w:p w14:paraId="050F01AE" w14:textId="45EA09ED" w:rsidR="00FD7CDC" w:rsidRPr="00397CDC" w:rsidRDefault="00FD7CDC" w:rsidP="00057EE9">
            <w:pPr>
              <w:spacing w:after="160"/>
              <w:rPr>
                <w:rFonts w:ascii="Times New Roman" w:hAnsi="Times New Roman" w:cs="Times New Roman"/>
                <w:sz w:val="24"/>
              </w:rPr>
            </w:pPr>
            <w:r w:rsidRPr="00397CDC">
              <w:rPr>
                <w:rFonts w:ascii="Times New Roman" w:hAnsi="Times New Roman" w:cs="Times New Roman"/>
                <w:sz w:val="24"/>
              </w:rPr>
              <w:t>0.</w:t>
            </w:r>
            <w:del w:id="777" w:author="Liu, Luyu" w:date="2020-07-30T15:28:00Z">
              <w:r w:rsidRPr="00397CDC" w:rsidDel="00A52694">
                <w:rPr>
                  <w:rFonts w:ascii="Times New Roman" w:hAnsi="Times New Roman" w:cs="Times New Roman"/>
                  <w:sz w:val="24"/>
                </w:rPr>
                <w:delText>063</w:delText>
              </w:r>
            </w:del>
            <w:ins w:id="778" w:author="Liu, Luyu" w:date="2020-07-30T15:28:00Z">
              <w:r w:rsidR="00A52694" w:rsidRPr="00397CDC">
                <w:rPr>
                  <w:rFonts w:ascii="Times New Roman" w:hAnsi="Times New Roman" w:cs="Times New Roman"/>
                  <w:sz w:val="24"/>
                </w:rPr>
                <w:t>0</w:t>
              </w:r>
              <w:r w:rsidR="00A52694">
                <w:rPr>
                  <w:rFonts w:ascii="Times New Roman" w:hAnsi="Times New Roman" w:cs="Times New Roman"/>
                  <w:sz w:val="24"/>
                </w:rPr>
                <w:t>728</w:t>
              </w:r>
            </w:ins>
          </w:p>
        </w:tc>
      </w:tr>
      <w:tr w:rsidR="006A7A63" w:rsidRPr="00D22632" w14:paraId="512263EC" w14:textId="77777777" w:rsidTr="006A7A63">
        <w:trPr>
          <w:trHeight w:val="233"/>
          <w:trPrChange w:id="779" w:author="Liu, Luyu" w:date="2020-07-30T14:40:00Z">
            <w:trPr>
              <w:trHeight w:val="233"/>
            </w:trPr>
          </w:trPrChange>
        </w:trPr>
        <w:tc>
          <w:tcPr>
            <w:tcW w:w="2783" w:type="dxa"/>
            <w:noWrap/>
            <w:hideMark/>
            <w:tcPrChange w:id="780" w:author="Liu, Luyu" w:date="2020-07-30T14:40:00Z">
              <w:tcPr>
                <w:tcW w:w="2155" w:type="dxa"/>
                <w:noWrap/>
                <w:hideMark/>
              </w:tcPr>
            </w:tcPrChange>
          </w:tcPr>
          <w:p w14:paraId="0728717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236" w:type="dxa"/>
            <w:noWrap/>
            <w:vAlign w:val="bottom"/>
            <w:hideMark/>
            <w:tcPrChange w:id="781" w:author="Liu, Luyu" w:date="2020-07-30T14:40:00Z">
              <w:tcPr>
                <w:tcW w:w="1103" w:type="dxa"/>
                <w:noWrap/>
                <w:vAlign w:val="bottom"/>
                <w:hideMark/>
              </w:tcPr>
            </w:tcPrChange>
          </w:tcPr>
          <w:p w14:paraId="35958C7E" w14:textId="70542CD9" w:rsidR="00FD7CDC" w:rsidRPr="00397CDC" w:rsidRDefault="00A52694" w:rsidP="00FD7CDC">
            <w:pPr>
              <w:spacing w:after="160"/>
              <w:rPr>
                <w:rFonts w:ascii="Times New Roman" w:hAnsi="Times New Roman" w:cs="Times New Roman"/>
                <w:sz w:val="24"/>
              </w:rPr>
            </w:pPr>
            <w:ins w:id="782" w:author="Liu, Luyu" w:date="2020-07-30T14:37:00Z">
              <w:r w:rsidRPr="008A6B31">
                <w:rPr>
                  <w:rFonts w:ascii="Times New Roman" w:hAnsi="Times New Roman" w:cs="Times New Roman"/>
                  <w:sz w:val="24"/>
                </w:rPr>
                <w:t>0.372</w:t>
              </w:r>
            </w:ins>
            <w:del w:id="783" w:author="Liu, Luyu" w:date="2020-07-30T14:37:00Z">
              <w:r w:rsidR="00FD7CDC" w:rsidRPr="00397CDC" w:rsidDel="008A1D02">
                <w:rPr>
                  <w:rFonts w:ascii="Times New Roman" w:hAnsi="Times New Roman" w:cs="Times New Roman"/>
                  <w:sz w:val="24"/>
                </w:rPr>
                <w:delText>0.412221</w:delText>
              </w:r>
            </w:del>
          </w:p>
        </w:tc>
        <w:tc>
          <w:tcPr>
            <w:tcW w:w="1642" w:type="dxa"/>
            <w:noWrap/>
            <w:vAlign w:val="bottom"/>
            <w:hideMark/>
            <w:tcPrChange w:id="784" w:author="Liu, Luyu" w:date="2020-07-30T14:40:00Z">
              <w:tcPr>
                <w:tcW w:w="1577" w:type="dxa"/>
                <w:noWrap/>
                <w:vAlign w:val="bottom"/>
                <w:hideMark/>
              </w:tcPr>
            </w:tcPrChange>
          </w:tcPr>
          <w:p w14:paraId="453B8255" w14:textId="608F1B41" w:rsidR="00FD7CDC" w:rsidRPr="00397CDC" w:rsidRDefault="000841ED" w:rsidP="00FD7CDC">
            <w:pPr>
              <w:spacing w:after="160"/>
              <w:rPr>
                <w:rFonts w:ascii="Times New Roman" w:hAnsi="Times New Roman" w:cs="Times New Roman"/>
                <w:sz w:val="24"/>
              </w:rPr>
            </w:pPr>
            <w:ins w:id="785" w:author="Liu, Luyu" w:date="2020-07-30T14:37:00Z">
              <w:r w:rsidRPr="008A6B31">
                <w:rPr>
                  <w:rFonts w:ascii="Times New Roman" w:hAnsi="Times New Roman" w:cs="Times New Roman"/>
                  <w:sz w:val="24"/>
                </w:rPr>
                <w:t>0.0812</w:t>
              </w:r>
            </w:ins>
            <w:del w:id="786" w:author="Liu, Luyu" w:date="2020-07-30T14:37:00Z">
              <w:r w:rsidR="00FD7CDC" w:rsidRPr="00397CDC" w:rsidDel="008A1D02">
                <w:rPr>
                  <w:rFonts w:ascii="Times New Roman" w:hAnsi="Times New Roman" w:cs="Times New Roman"/>
                  <w:sz w:val="24"/>
                </w:rPr>
                <w:delText>0.075941</w:delText>
              </w:r>
            </w:del>
          </w:p>
        </w:tc>
        <w:tc>
          <w:tcPr>
            <w:tcW w:w="1072" w:type="dxa"/>
            <w:noWrap/>
            <w:vAlign w:val="bottom"/>
            <w:hideMark/>
            <w:tcPrChange w:id="787" w:author="Liu, Luyu" w:date="2020-07-30T14:40:00Z">
              <w:tcPr>
                <w:tcW w:w="1033" w:type="dxa"/>
                <w:noWrap/>
                <w:vAlign w:val="bottom"/>
                <w:hideMark/>
              </w:tcPr>
            </w:tcPrChange>
          </w:tcPr>
          <w:p w14:paraId="1703D870" w14:textId="21C07089" w:rsidR="00FD7CDC" w:rsidRPr="00397CDC" w:rsidRDefault="00FD7CDC" w:rsidP="00FD7CDC">
            <w:pPr>
              <w:spacing w:after="160"/>
              <w:rPr>
                <w:rFonts w:ascii="Times New Roman" w:hAnsi="Times New Roman" w:cs="Times New Roman"/>
                <w:sz w:val="24"/>
              </w:rPr>
            </w:pPr>
            <w:ins w:id="788" w:author="Liu, Luyu" w:date="2020-07-30T14:37:00Z">
              <w:r w:rsidRPr="00FD7CDC">
                <w:rPr>
                  <w:rFonts w:ascii="Times New Roman" w:hAnsi="Times New Roman" w:cs="Times New Roman"/>
                  <w:sz w:val="24"/>
                  <w:rPrChange w:id="789" w:author="Liu, Luyu" w:date="2020-07-30T14:38:00Z">
                    <w:rPr>
                      <w:rFonts w:ascii="Calibri" w:hAnsi="Calibri" w:cs="Calibri"/>
                      <w:color w:val="000000"/>
                    </w:rPr>
                  </w:rPrChange>
                </w:rPr>
                <w:t>4.576</w:t>
              </w:r>
            </w:ins>
            <w:del w:id="790" w:author="Liu, Luyu" w:date="2020-07-30T14:37:00Z">
              <w:r w:rsidRPr="00397CDC" w:rsidDel="008A1D02">
                <w:rPr>
                  <w:rFonts w:ascii="Times New Roman" w:hAnsi="Times New Roman" w:cs="Times New Roman"/>
                  <w:sz w:val="24"/>
                </w:rPr>
                <w:delText>5.428</w:delText>
              </w:r>
            </w:del>
          </w:p>
        </w:tc>
        <w:tc>
          <w:tcPr>
            <w:tcW w:w="1737" w:type="dxa"/>
            <w:noWrap/>
            <w:vAlign w:val="bottom"/>
            <w:hideMark/>
            <w:tcPrChange w:id="791" w:author="Liu, Luyu" w:date="2020-07-30T14:40:00Z">
              <w:tcPr>
                <w:tcW w:w="1668" w:type="dxa"/>
                <w:noWrap/>
                <w:vAlign w:val="bottom"/>
                <w:hideMark/>
              </w:tcPr>
            </w:tcPrChange>
          </w:tcPr>
          <w:p w14:paraId="09930733" w14:textId="25BC4BAF" w:rsidR="00FD7CDC" w:rsidRPr="00397CDC" w:rsidRDefault="00FD7CDC" w:rsidP="00FD7CDC">
            <w:pPr>
              <w:spacing w:after="160"/>
              <w:rPr>
                <w:rFonts w:ascii="Times New Roman" w:hAnsi="Times New Roman" w:cs="Times New Roman"/>
                <w:sz w:val="24"/>
              </w:rPr>
            </w:pPr>
            <w:ins w:id="792" w:author="Liu, Luyu" w:date="2020-07-30T14:37:00Z">
              <w:r w:rsidRPr="00FD7CDC">
                <w:rPr>
                  <w:rFonts w:ascii="Times New Roman" w:hAnsi="Times New Roman" w:cs="Times New Roman"/>
                  <w:sz w:val="24"/>
                  <w:rPrChange w:id="793" w:author="Liu, Luyu" w:date="2020-07-30T14:38:00Z">
                    <w:rPr>
                      <w:rFonts w:ascii="Calibri" w:hAnsi="Calibri" w:cs="Calibri"/>
                      <w:color w:val="000000"/>
                    </w:rPr>
                  </w:rPrChange>
                </w:rPr>
                <w:t>1.29E-05</w:t>
              </w:r>
            </w:ins>
            <w:ins w:id="794" w:author="Liu, Luyu" w:date="2020-07-30T14:39:00Z">
              <w:r w:rsidR="006A7A63">
                <w:rPr>
                  <w:rFonts w:ascii="Times New Roman" w:hAnsi="Times New Roman" w:cs="Times New Roman"/>
                  <w:sz w:val="24"/>
                </w:rPr>
                <w:t>***</w:t>
              </w:r>
            </w:ins>
            <w:del w:id="795" w:author="Liu, Luyu" w:date="2020-07-30T14:37:00Z">
              <w:r w:rsidRPr="00397CDC" w:rsidDel="008A1D02">
                <w:rPr>
                  <w:rFonts w:ascii="Times New Roman" w:hAnsi="Times New Roman" w:cs="Times New Roman"/>
                  <w:sz w:val="24"/>
                </w:rPr>
                <w:delText>3.53E-07</w:delText>
              </w:r>
            </w:del>
          </w:p>
        </w:tc>
        <w:tc>
          <w:tcPr>
            <w:tcW w:w="903" w:type="dxa"/>
            <w:tcPrChange w:id="796" w:author="Liu, Luyu" w:date="2020-07-30T14:40:00Z">
              <w:tcPr>
                <w:tcW w:w="872" w:type="dxa"/>
              </w:tcPr>
            </w:tcPrChange>
          </w:tcPr>
          <w:p w14:paraId="6887E014" w14:textId="644BFD5C"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797" w:author="Liu, Luyu" w:date="2020-07-30T15:21:00Z">
              <w:r w:rsidRPr="00397CDC" w:rsidDel="00A52694">
                <w:rPr>
                  <w:rFonts w:ascii="Times New Roman" w:hAnsi="Times New Roman" w:cs="Times New Roman"/>
                  <w:sz w:val="24"/>
                </w:rPr>
                <w:delText>08</w:delText>
              </w:r>
            </w:del>
            <w:ins w:id="798" w:author="Liu, Luyu" w:date="2020-07-30T15:21:00Z">
              <w:r w:rsidR="00A52694">
                <w:rPr>
                  <w:rFonts w:ascii="Times New Roman" w:hAnsi="Times New Roman" w:cs="Times New Roman"/>
                  <w:sz w:val="24"/>
                </w:rPr>
                <w:t>26</w:t>
              </w:r>
            </w:ins>
          </w:p>
        </w:tc>
        <w:tc>
          <w:tcPr>
            <w:tcW w:w="977" w:type="dxa"/>
            <w:tcPrChange w:id="799" w:author="Liu, Luyu" w:date="2020-07-30T14:40:00Z">
              <w:tcPr>
                <w:tcW w:w="942" w:type="dxa"/>
              </w:tcPr>
            </w:tcPrChange>
          </w:tcPr>
          <w:p w14:paraId="3FAC5414" w14:textId="6C2E9715"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w:t>
            </w:r>
            <w:ins w:id="800" w:author="Liu, Luyu" w:date="2020-07-30T15:30:00Z">
              <w:r w:rsidR="000841ED">
                <w:rPr>
                  <w:rFonts w:ascii="Times New Roman" w:hAnsi="Times New Roman" w:cs="Times New Roman"/>
                  <w:sz w:val="24"/>
                </w:rPr>
                <w:t>118</w:t>
              </w:r>
            </w:ins>
            <w:del w:id="801" w:author="Liu, Luyu" w:date="2020-07-30T15:30:00Z">
              <w:r w:rsidRPr="00397CDC" w:rsidDel="000841ED">
                <w:rPr>
                  <w:rFonts w:ascii="Times New Roman" w:hAnsi="Times New Roman" w:cs="Times New Roman"/>
                  <w:sz w:val="24"/>
                </w:rPr>
                <w:delText>17</w:delText>
              </w:r>
            </w:del>
          </w:p>
        </w:tc>
      </w:tr>
      <w:tr w:rsidR="006A7A63" w:rsidRPr="00D22632" w14:paraId="46376A6A" w14:textId="77777777" w:rsidTr="006A7A63">
        <w:trPr>
          <w:trHeight w:val="233"/>
          <w:trPrChange w:id="802" w:author="Liu, Luyu" w:date="2020-07-30T14:40:00Z">
            <w:trPr>
              <w:trHeight w:val="233"/>
            </w:trPr>
          </w:trPrChange>
        </w:trPr>
        <w:tc>
          <w:tcPr>
            <w:tcW w:w="2783" w:type="dxa"/>
            <w:noWrap/>
            <w:hideMark/>
            <w:tcPrChange w:id="803" w:author="Liu, Luyu" w:date="2020-07-30T14:40:00Z">
              <w:tcPr>
                <w:tcW w:w="2155" w:type="dxa"/>
                <w:noWrap/>
                <w:hideMark/>
              </w:tcPr>
            </w:tcPrChange>
          </w:tcPr>
          <w:p w14:paraId="2F603AB7" w14:textId="77777777"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lastRenderedPageBreak/>
              <w:t>Ratio of population over 45 years old</w:t>
            </w:r>
          </w:p>
        </w:tc>
        <w:tc>
          <w:tcPr>
            <w:tcW w:w="236" w:type="dxa"/>
            <w:noWrap/>
            <w:vAlign w:val="bottom"/>
            <w:hideMark/>
            <w:tcPrChange w:id="804" w:author="Liu, Luyu" w:date="2020-07-30T14:40:00Z">
              <w:tcPr>
                <w:tcW w:w="1103" w:type="dxa"/>
                <w:noWrap/>
                <w:vAlign w:val="bottom"/>
                <w:hideMark/>
              </w:tcPr>
            </w:tcPrChange>
          </w:tcPr>
          <w:p w14:paraId="19B93A20" w14:textId="69EDCA6E" w:rsidR="00FD7CDC" w:rsidRPr="00397CDC" w:rsidRDefault="00A52694" w:rsidP="00FD7CDC">
            <w:pPr>
              <w:spacing w:after="160"/>
              <w:rPr>
                <w:rFonts w:ascii="Times New Roman" w:hAnsi="Times New Roman" w:cs="Times New Roman"/>
                <w:sz w:val="24"/>
              </w:rPr>
            </w:pPr>
            <w:ins w:id="805" w:author="Liu, Luyu" w:date="2020-07-30T14:37:00Z">
              <w:r w:rsidRPr="008A6B31">
                <w:rPr>
                  <w:rFonts w:ascii="Times New Roman" w:hAnsi="Times New Roman" w:cs="Times New Roman"/>
                  <w:sz w:val="24"/>
                </w:rPr>
                <w:t>0.844</w:t>
              </w:r>
            </w:ins>
            <w:del w:id="806" w:author="Liu, Luyu" w:date="2020-07-30T14:37:00Z">
              <w:r w:rsidR="00FD7CDC" w:rsidRPr="00397CDC" w:rsidDel="008A1D02">
                <w:rPr>
                  <w:rFonts w:ascii="Times New Roman" w:hAnsi="Times New Roman" w:cs="Times New Roman"/>
                  <w:sz w:val="24"/>
                </w:rPr>
                <w:delText>0.856343</w:delText>
              </w:r>
            </w:del>
          </w:p>
        </w:tc>
        <w:tc>
          <w:tcPr>
            <w:tcW w:w="1642" w:type="dxa"/>
            <w:noWrap/>
            <w:vAlign w:val="bottom"/>
            <w:hideMark/>
            <w:tcPrChange w:id="807" w:author="Liu, Luyu" w:date="2020-07-30T14:40:00Z">
              <w:tcPr>
                <w:tcW w:w="1577" w:type="dxa"/>
                <w:noWrap/>
                <w:vAlign w:val="bottom"/>
                <w:hideMark/>
              </w:tcPr>
            </w:tcPrChange>
          </w:tcPr>
          <w:p w14:paraId="71F7A794" w14:textId="3871C516" w:rsidR="00FD7CDC" w:rsidRPr="00397CDC" w:rsidRDefault="000841ED" w:rsidP="00FD7CDC">
            <w:pPr>
              <w:spacing w:after="160"/>
              <w:rPr>
                <w:rFonts w:ascii="Times New Roman" w:hAnsi="Times New Roman" w:cs="Times New Roman"/>
                <w:sz w:val="24"/>
              </w:rPr>
            </w:pPr>
            <w:ins w:id="808" w:author="Liu, Luyu" w:date="2020-07-30T14:37:00Z">
              <w:r w:rsidRPr="008A6B31">
                <w:rPr>
                  <w:rFonts w:ascii="Times New Roman" w:hAnsi="Times New Roman" w:cs="Times New Roman"/>
                  <w:sz w:val="24"/>
                </w:rPr>
                <w:t>0.265</w:t>
              </w:r>
            </w:ins>
            <w:del w:id="809" w:author="Liu, Luyu" w:date="2020-07-30T14:37:00Z">
              <w:r w:rsidR="00FD7CDC" w:rsidRPr="00397CDC" w:rsidDel="008A1D02">
                <w:rPr>
                  <w:rFonts w:ascii="Times New Roman" w:hAnsi="Times New Roman" w:cs="Times New Roman"/>
                  <w:sz w:val="24"/>
                </w:rPr>
                <w:delText>0.264103</w:delText>
              </w:r>
            </w:del>
          </w:p>
        </w:tc>
        <w:tc>
          <w:tcPr>
            <w:tcW w:w="1072" w:type="dxa"/>
            <w:noWrap/>
            <w:vAlign w:val="bottom"/>
            <w:hideMark/>
            <w:tcPrChange w:id="810" w:author="Liu, Luyu" w:date="2020-07-30T14:40:00Z">
              <w:tcPr>
                <w:tcW w:w="1033" w:type="dxa"/>
                <w:noWrap/>
                <w:vAlign w:val="bottom"/>
                <w:hideMark/>
              </w:tcPr>
            </w:tcPrChange>
          </w:tcPr>
          <w:p w14:paraId="44E4BD52" w14:textId="05B006E4" w:rsidR="00FD7CDC" w:rsidRPr="00397CDC" w:rsidRDefault="00FD7CDC" w:rsidP="00FD7CDC">
            <w:pPr>
              <w:spacing w:after="160"/>
              <w:rPr>
                <w:rFonts w:ascii="Times New Roman" w:hAnsi="Times New Roman" w:cs="Times New Roman"/>
                <w:sz w:val="24"/>
              </w:rPr>
            </w:pPr>
            <w:ins w:id="811" w:author="Liu, Luyu" w:date="2020-07-30T14:37:00Z">
              <w:r w:rsidRPr="00FD7CDC">
                <w:rPr>
                  <w:rFonts w:ascii="Times New Roman" w:hAnsi="Times New Roman" w:cs="Times New Roman"/>
                  <w:sz w:val="24"/>
                  <w:rPrChange w:id="812" w:author="Liu, Luyu" w:date="2020-07-30T14:38:00Z">
                    <w:rPr>
                      <w:rFonts w:ascii="Calibri" w:hAnsi="Calibri" w:cs="Calibri"/>
                      <w:color w:val="000000"/>
                    </w:rPr>
                  </w:rPrChange>
                </w:rPr>
                <w:t>3.183</w:t>
              </w:r>
            </w:ins>
            <w:del w:id="813" w:author="Liu, Luyu" w:date="2020-07-30T14:37:00Z">
              <w:r w:rsidRPr="00397CDC" w:rsidDel="008A1D02">
                <w:rPr>
                  <w:rFonts w:ascii="Times New Roman" w:hAnsi="Times New Roman" w:cs="Times New Roman"/>
                  <w:sz w:val="24"/>
                </w:rPr>
                <w:delText>3.242</w:delText>
              </w:r>
            </w:del>
          </w:p>
        </w:tc>
        <w:tc>
          <w:tcPr>
            <w:tcW w:w="1737" w:type="dxa"/>
            <w:noWrap/>
            <w:vAlign w:val="bottom"/>
            <w:hideMark/>
            <w:tcPrChange w:id="814" w:author="Liu, Luyu" w:date="2020-07-30T14:40:00Z">
              <w:tcPr>
                <w:tcW w:w="1668" w:type="dxa"/>
                <w:noWrap/>
                <w:vAlign w:val="bottom"/>
                <w:hideMark/>
              </w:tcPr>
            </w:tcPrChange>
          </w:tcPr>
          <w:p w14:paraId="163FC3A4" w14:textId="72C84C1F" w:rsidR="00FD7CDC" w:rsidRPr="00397CDC" w:rsidRDefault="000841ED" w:rsidP="00FD7CDC">
            <w:pPr>
              <w:spacing w:after="160"/>
              <w:rPr>
                <w:rFonts w:ascii="Times New Roman" w:hAnsi="Times New Roman" w:cs="Times New Roman"/>
                <w:sz w:val="24"/>
              </w:rPr>
            </w:pPr>
            <w:ins w:id="815" w:author="Liu, Luyu" w:date="2020-07-30T14:37:00Z">
              <w:r w:rsidRPr="008A6B31">
                <w:rPr>
                  <w:rFonts w:ascii="Times New Roman" w:hAnsi="Times New Roman" w:cs="Times New Roman"/>
                  <w:sz w:val="24"/>
                </w:rPr>
                <w:t>0.00192</w:t>
              </w:r>
            </w:ins>
            <w:ins w:id="816" w:author="Liu, Luyu" w:date="2020-07-30T14:39:00Z">
              <w:r w:rsidR="006A7A63">
                <w:rPr>
                  <w:rFonts w:ascii="Times New Roman" w:hAnsi="Times New Roman" w:cs="Times New Roman"/>
                  <w:sz w:val="24"/>
                </w:rPr>
                <w:t>**</w:t>
              </w:r>
            </w:ins>
            <w:del w:id="817" w:author="Liu, Luyu" w:date="2020-07-30T14:37:00Z">
              <w:r w:rsidR="00FD7CDC" w:rsidRPr="00397CDC" w:rsidDel="008A1D02">
                <w:rPr>
                  <w:rFonts w:ascii="Times New Roman" w:hAnsi="Times New Roman" w:cs="Times New Roman"/>
                  <w:sz w:val="24"/>
                </w:rPr>
                <w:delText>0.00158</w:delText>
              </w:r>
            </w:del>
          </w:p>
        </w:tc>
        <w:tc>
          <w:tcPr>
            <w:tcW w:w="903" w:type="dxa"/>
            <w:tcPrChange w:id="818" w:author="Liu, Luyu" w:date="2020-07-30T14:40:00Z">
              <w:tcPr>
                <w:tcW w:w="872" w:type="dxa"/>
              </w:tcPr>
            </w:tcPrChange>
          </w:tcPr>
          <w:p w14:paraId="27411DAE" w14:textId="0B6E4662" w:rsidR="00FD7CDC" w:rsidRPr="00397CDC" w:rsidRDefault="00FD7CDC" w:rsidP="008A6B31">
            <w:pPr>
              <w:spacing w:after="160"/>
              <w:rPr>
                <w:rFonts w:ascii="Times New Roman" w:hAnsi="Times New Roman" w:cs="Times New Roman"/>
                <w:sz w:val="24"/>
              </w:rPr>
            </w:pPr>
            <w:r w:rsidRPr="00397CDC">
              <w:rPr>
                <w:rFonts w:ascii="Times New Roman" w:hAnsi="Times New Roman" w:cs="Times New Roman"/>
                <w:sz w:val="24"/>
              </w:rPr>
              <w:t>1.</w:t>
            </w:r>
            <w:del w:id="819" w:author="Liu, Luyu" w:date="2020-07-30T15:21:00Z">
              <w:r w:rsidRPr="00397CDC" w:rsidDel="00A52694">
                <w:rPr>
                  <w:rFonts w:ascii="Times New Roman" w:hAnsi="Times New Roman" w:cs="Times New Roman"/>
                  <w:sz w:val="24"/>
                </w:rPr>
                <w:delText>05</w:delText>
              </w:r>
            </w:del>
            <w:ins w:id="820" w:author="Liu, Luyu" w:date="2020-07-30T15:21:00Z">
              <w:r w:rsidR="00A52694">
                <w:rPr>
                  <w:rFonts w:ascii="Times New Roman" w:hAnsi="Times New Roman" w:cs="Times New Roman"/>
                  <w:sz w:val="24"/>
                </w:rPr>
                <w:t>08</w:t>
              </w:r>
            </w:ins>
          </w:p>
        </w:tc>
        <w:tc>
          <w:tcPr>
            <w:tcW w:w="977" w:type="dxa"/>
            <w:tcPrChange w:id="821" w:author="Liu, Luyu" w:date="2020-07-30T14:40:00Z">
              <w:tcPr>
                <w:tcW w:w="942" w:type="dxa"/>
              </w:tcPr>
            </w:tcPrChange>
          </w:tcPr>
          <w:p w14:paraId="081C7168" w14:textId="62B32B00" w:rsidR="00FD7CDC" w:rsidRPr="00397CDC" w:rsidRDefault="00FD7CDC" w:rsidP="00FD7CDC">
            <w:pPr>
              <w:spacing w:after="160"/>
              <w:rPr>
                <w:rFonts w:ascii="Times New Roman" w:hAnsi="Times New Roman" w:cs="Times New Roman"/>
                <w:sz w:val="24"/>
              </w:rPr>
            </w:pPr>
            <w:r w:rsidRPr="00397CDC">
              <w:rPr>
                <w:rFonts w:ascii="Times New Roman" w:hAnsi="Times New Roman" w:cs="Times New Roman"/>
                <w:sz w:val="24"/>
              </w:rPr>
              <w:t>0.0</w:t>
            </w:r>
            <w:ins w:id="822" w:author="Liu, Luyu" w:date="2020-07-30T15:30:00Z">
              <w:r w:rsidR="000841ED">
                <w:rPr>
                  <w:rFonts w:ascii="Times New Roman" w:hAnsi="Times New Roman" w:cs="Times New Roman"/>
                  <w:sz w:val="24"/>
                </w:rPr>
                <w:t>571</w:t>
              </w:r>
            </w:ins>
            <w:del w:id="823" w:author="Liu, Luyu" w:date="2020-07-30T15:30:00Z">
              <w:r w:rsidRPr="00397CDC" w:rsidDel="000841ED">
                <w:rPr>
                  <w:rFonts w:ascii="Times New Roman" w:hAnsi="Times New Roman" w:cs="Times New Roman"/>
                  <w:sz w:val="24"/>
                </w:rPr>
                <w:delText>61</w:delText>
              </w:r>
            </w:del>
          </w:p>
        </w:tc>
      </w:tr>
      <w:tr w:rsidR="006A7A63" w:rsidRPr="00D22632" w14:paraId="6B428B24" w14:textId="77777777" w:rsidTr="006A7A63">
        <w:trPr>
          <w:trHeight w:val="233"/>
          <w:ins w:id="824" w:author="Liu, Luyu" w:date="2020-07-30T14:37:00Z"/>
          <w:trPrChange w:id="825" w:author="Liu, Luyu" w:date="2020-07-30T14:40:00Z">
            <w:trPr>
              <w:trHeight w:val="233"/>
            </w:trPr>
          </w:trPrChange>
        </w:trPr>
        <w:tc>
          <w:tcPr>
            <w:tcW w:w="2783" w:type="dxa"/>
            <w:noWrap/>
            <w:tcPrChange w:id="826" w:author="Liu, Luyu" w:date="2020-07-30T14:40:00Z">
              <w:tcPr>
                <w:tcW w:w="2155" w:type="dxa"/>
                <w:noWrap/>
              </w:tcPr>
            </w:tcPrChange>
          </w:tcPr>
          <w:p w14:paraId="3AE8961E" w14:textId="080BD02A" w:rsidR="006A7A63" w:rsidRPr="00397CDC" w:rsidRDefault="006A7A63" w:rsidP="006A7A63">
            <w:pPr>
              <w:spacing w:after="160"/>
              <w:rPr>
                <w:ins w:id="827" w:author="Liu, Luyu" w:date="2020-07-30T14:37:00Z"/>
                <w:rFonts w:ascii="Times New Roman" w:hAnsi="Times New Roman" w:cs="Times New Roman"/>
                <w:sz w:val="24"/>
              </w:rPr>
              <w:pPrChange w:id="828" w:author="Liu, Luyu" w:date="2020-07-30T14:38:00Z">
                <w:pPr/>
              </w:pPrChange>
            </w:pPr>
            <w:ins w:id="829" w:author="Liu, Luyu" w:date="2020-07-30T14:38:00Z">
              <w:r w:rsidRPr="00397CDC">
                <w:rPr>
                  <w:rFonts w:ascii="Times New Roman" w:hAnsi="Times New Roman" w:cs="Times New Roman"/>
                  <w:sz w:val="24"/>
                </w:rPr>
                <w:t>Google search trend index</w:t>
              </w:r>
            </w:ins>
          </w:p>
        </w:tc>
        <w:tc>
          <w:tcPr>
            <w:tcW w:w="236" w:type="dxa"/>
            <w:noWrap/>
            <w:vAlign w:val="bottom"/>
            <w:tcPrChange w:id="830" w:author="Liu, Luyu" w:date="2020-07-30T14:40:00Z">
              <w:tcPr>
                <w:tcW w:w="1103" w:type="dxa"/>
                <w:noWrap/>
                <w:vAlign w:val="bottom"/>
              </w:tcPr>
            </w:tcPrChange>
          </w:tcPr>
          <w:p w14:paraId="07D3D40B" w14:textId="0C4F6374" w:rsidR="006A7A63" w:rsidRPr="00397CDC" w:rsidRDefault="006A7A63" w:rsidP="006A7A63">
            <w:pPr>
              <w:spacing w:after="160"/>
              <w:rPr>
                <w:ins w:id="831" w:author="Liu, Luyu" w:date="2020-07-30T14:37:00Z"/>
                <w:rFonts w:ascii="Times New Roman" w:hAnsi="Times New Roman" w:cs="Times New Roman"/>
                <w:sz w:val="24"/>
              </w:rPr>
              <w:pPrChange w:id="832" w:author="Liu, Luyu" w:date="2020-07-30T14:38:00Z">
                <w:pPr/>
              </w:pPrChange>
            </w:pPr>
            <w:ins w:id="833" w:author="Liu, Luyu" w:date="2020-07-30T14:37:00Z">
              <w:r w:rsidRPr="00FD7CDC">
                <w:rPr>
                  <w:rFonts w:ascii="Times New Roman" w:hAnsi="Times New Roman" w:cs="Times New Roman"/>
                  <w:sz w:val="24"/>
                  <w:rPrChange w:id="834" w:author="Liu, Luyu" w:date="2020-07-30T14:38:00Z">
                    <w:rPr>
                      <w:rFonts w:ascii="Calibri" w:hAnsi="Calibri" w:cs="Calibri"/>
                      <w:color w:val="000000"/>
                    </w:rPr>
                  </w:rPrChange>
                </w:rPr>
                <w:t>-0.00475</w:t>
              </w:r>
            </w:ins>
          </w:p>
        </w:tc>
        <w:tc>
          <w:tcPr>
            <w:tcW w:w="1642" w:type="dxa"/>
            <w:noWrap/>
            <w:vAlign w:val="bottom"/>
            <w:tcPrChange w:id="835" w:author="Liu, Luyu" w:date="2020-07-30T14:40:00Z">
              <w:tcPr>
                <w:tcW w:w="1577" w:type="dxa"/>
                <w:noWrap/>
                <w:vAlign w:val="bottom"/>
              </w:tcPr>
            </w:tcPrChange>
          </w:tcPr>
          <w:p w14:paraId="647A66FC" w14:textId="1371E31D" w:rsidR="006A7A63" w:rsidRPr="00397CDC" w:rsidRDefault="000841ED" w:rsidP="006A7A63">
            <w:pPr>
              <w:spacing w:after="160"/>
              <w:rPr>
                <w:ins w:id="836" w:author="Liu, Luyu" w:date="2020-07-30T14:37:00Z"/>
                <w:rFonts w:ascii="Times New Roman" w:hAnsi="Times New Roman" w:cs="Times New Roman"/>
                <w:sz w:val="24"/>
              </w:rPr>
              <w:pPrChange w:id="837" w:author="Liu, Luyu" w:date="2020-07-30T14:38:00Z">
                <w:pPr/>
              </w:pPrChange>
            </w:pPr>
            <w:ins w:id="838" w:author="Liu, Luyu" w:date="2020-07-30T14:37:00Z">
              <w:r w:rsidRPr="008A6B31">
                <w:rPr>
                  <w:rFonts w:ascii="Times New Roman" w:hAnsi="Times New Roman" w:cs="Times New Roman"/>
                  <w:sz w:val="24"/>
                </w:rPr>
                <w:t>0.00238</w:t>
              </w:r>
            </w:ins>
          </w:p>
        </w:tc>
        <w:tc>
          <w:tcPr>
            <w:tcW w:w="1072" w:type="dxa"/>
            <w:noWrap/>
            <w:vAlign w:val="bottom"/>
            <w:tcPrChange w:id="839" w:author="Liu, Luyu" w:date="2020-07-30T14:40:00Z">
              <w:tcPr>
                <w:tcW w:w="1033" w:type="dxa"/>
                <w:noWrap/>
                <w:vAlign w:val="bottom"/>
              </w:tcPr>
            </w:tcPrChange>
          </w:tcPr>
          <w:p w14:paraId="46CDCC34" w14:textId="11146A22" w:rsidR="006A7A63" w:rsidRPr="00397CDC" w:rsidRDefault="006A7A63" w:rsidP="006A7A63">
            <w:pPr>
              <w:spacing w:after="160"/>
              <w:rPr>
                <w:ins w:id="840" w:author="Liu, Luyu" w:date="2020-07-30T14:37:00Z"/>
                <w:rFonts w:ascii="Times New Roman" w:hAnsi="Times New Roman" w:cs="Times New Roman"/>
                <w:sz w:val="24"/>
              </w:rPr>
              <w:pPrChange w:id="841" w:author="Liu, Luyu" w:date="2020-07-30T14:38:00Z">
                <w:pPr/>
              </w:pPrChange>
            </w:pPr>
            <w:ins w:id="842" w:author="Liu, Luyu" w:date="2020-07-30T14:37:00Z">
              <w:r w:rsidRPr="00FD7CDC">
                <w:rPr>
                  <w:rFonts w:ascii="Times New Roman" w:hAnsi="Times New Roman" w:cs="Times New Roman"/>
                  <w:sz w:val="24"/>
                  <w:rPrChange w:id="843" w:author="Liu, Luyu" w:date="2020-07-30T14:38:00Z">
                    <w:rPr>
                      <w:rFonts w:ascii="Calibri" w:hAnsi="Calibri" w:cs="Calibri"/>
                      <w:color w:val="000000"/>
                    </w:rPr>
                  </w:rPrChange>
                </w:rPr>
                <w:t>-2</w:t>
              </w:r>
            </w:ins>
          </w:p>
        </w:tc>
        <w:tc>
          <w:tcPr>
            <w:tcW w:w="1737" w:type="dxa"/>
            <w:noWrap/>
            <w:vAlign w:val="bottom"/>
            <w:tcPrChange w:id="844" w:author="Liu, Luyu" w:date="2020-07-30T14:40:00Z">
              <w:tcPr>
                <w:tcW w:w="1668" w:type="dxa"/>
                <w:noWrap/>
                <w:vAlign w:val="bottom"/>
              </w:tcPr>
            </w:tcPrChange>
          </w:tcPr>
          <w:p w14:paraId="601FCDFE" w14:textId="2C3F39B6" w:rsidR="006A7A63" w:rsidRPr="00397CDC" w:rsidRDefault="000841ED" w:rsidP="006A7A63">
            <w:pPr>
              <w:spacing w:after="160"/>
              <w:rPr>
                <w:ins w:id="845" w:author="Liu, Luyu" w:date="2020-07-30T14:37:00Z"/>
                <w:rFonts w:ascii="Times New Roman" w:hAnsi="Times New Roman" w:cs="Times New Roman"/>
                <w:sz w:val="24"/>
              </w:rPr>
              <w:pPrChange w:id="846" w:author="Liu, Luyu" w:date="2020-07-30T14:38:00Z">
                <w:pPr/>
              </w:pPrChange>
            </w:pPr>
            <w:ins w:id="847" w:author="Liu, Luyu" w:date="2020-07-30T14:37:00Z">
              <w:r w:rsidRPr="008A6B31">
                <w:rPr>
                  <w:rFonts w:ascii="Times New Roman" w:hAnsi="Times New Roman" w:cs="Times New Roman"/>
                  <w:sz w:val="24"/>
                </w:rPr>
                <w:t>0.0480</w:t>
              </w:r>
            </w:ins>
            <w:ins w:id="848" w:author="Liu, Luyu" w:date="2020-07-30T14:39:00Z">
              <w:r w:rsidR="006A7A63">
                <w:rPr>
                  <w:rFonts w:ascii="Times New Roman" w:hAnsi="Times New Roman" w:cs="Times New Roman"/>
                  <w:sz w:val="24"/>
                </w:rPr>
                <w:t>*</w:t>
              </w:r>
            </w:ins>
          </w:p>
        </w:tc>
        <w:tc>
          <w:tcPr>
            <w:tcW w:w="903" w:type="dxa"/>
            <w:tcPrChange w:id="849" w:author="Liu, Luyu" w:date="2020-07-30T14:40:00Z">
              <w:tcPr>
                <w:tcW w:w="872" w:type="dxa"/>
              </w:tcPr>
            </w:tcPrChange>
          </w:tcPr>
          <w:p w14:paraId="3F2E60B7" w14:textId="45A61E0A" w:rsidR="006A7A63" w:rsidRPr="00397CDC" w:rsidRDefault="006A7A63" w:rsidP="00A52694">
            <w:pPr>
              <w:spacing w:after="160"/>
              <w:rPr>
                <w:ins w:id="850" w:author="Liu, Luyu" w:date="2020-07-30T14:37:00Z"/>
                <w:rFonts w:ascii="Times New Roman" w:hAnsi="Times New Roman" w:cs="Times New Roman"/>
                <w:sz w:val="24"/>
              </w:rPr>
              <w:pPrChange w:id="851" w:author="Liu, Luyu" w:date="2020-07-30T15:21:00Z">
                <w:pPr/>
              </w:pPrChange>
            </w:pPr>
            <w:ins w:id="852" w:author="Liu, Luyu" w:date="2020-07-30T14:40:00Z">
              <w:r w:rsidRPr="00397CDC">
                <w:rPr>
                  <w:rFonts w:ascii="Times New Roman" w:hAnsi="Times New Roman" w:cs="Times New Roman"/>
                  <w:sz w:val="24"/>
                </w:rPr>
                <w:t>1.</w:t>
              </w:r>
            </w:ins>
            <w:ins w:id="853" w:author="Liu, Luyu" w:date="2020-07-30T15:21:00Z">
              <w:r w:rsidR="00A52694">
                <w:rPr>
                  <w:rFonts w:ascii="Times New Roman" w:hAnsi="Times New Roman" w:cs="Times New Roman"/>
                  <w:sz w:val="24"/>
                </w:rPr>
                <w:t>79</w:t>
              </w:r>
            </w:ins>
          </w:p>
        </w:tc>
        <w:tc>
          <w:tcPr>
            <w:tcW w:w="977" w:type="dxa"/>
            <w:tcPrChange w:id="854" w:author="Liu, Luyu" w:date="2020-07-30T14:40:00Z">
              <w:tcPr>
                <w:tcW w:w="942" w:type="dxa"/>
              </w:tcPr>
            </w:tcPrChange>
          </w:tcPr>
          <w:p w14:paraId="71412558" w14:textId="4B29F900" w:rsidR="006A7A63" w:rsidRPr="00397CDC" w:rsidRDefault="006A7A63" w:rsidP="006A7A63">
            <w:pPr>
              <w:spacing w:after="160"/>
              <w:rPr>
                <w:ins w:id="855" w:author="Liu, Luyu" w:date="2020-07-30T14:37:00Z"/>
                <w:rFonts w:ascii="Times New Roman" w:hAnsi="Times New Roman" w:cs="Times New Roman"/>
                <w:sz w:val="24"/>
              </w:rPr>
              <w:pPrChange w:id="856" w:author="Liu, Luyu" w:date="2020-07-30T14:38:00Z">
                <w:pPr/>
              </w:pPrChange>
            </w:pPr>
            <w:ins w:id="857" w:author="Liu, Luyu" w:date="2020-07-30T14:40:00Z">
              <w:r w:rsidRPr="00397CDC">
                <w:rPr>
                  <w:rFonts w:ascii="Times New Roman" w:hAnsi="Times New Roman" w:cs="Times New Roman"/>
                  <w:sz w:val="24"/>
                </w:rPr>
                <w:t>0</w:t>
              </w:r>
              <w:r w:rsidR="000841ED">
                <w:rPr>
                  <w:rFonts w:ascii="Times New Roman" w:hAnsi="Times New Roman" w:cs="Times New Roman"/>
                  <w:sz w:val="24"/>
                </w:rPr>
                <w:t>.0225</w:t>
              </w:r>
            </w:ins>
          </w:p>
        </w:tc>
      </w:tr>
      <w:tr w:rsidR="006A7A63" w:rsidRPr="00D22632" w14:paraId="5C34EB4A" w14:textId="77777777" w:rsidTr="006A7A63">
        <w:trPr>
          <w:trHeight w:val="233"/>
          <w:trPrChange w:id="858" w:author="Liu, Luyu" w:date="2020-07-30T14:40:00Z">
            <w:trPr>
              <w:trHeight w:val="233"/>
            </w:trPr>
          </w:trPrChange>
        </w:trPr>
        <w:tc>
          <w:tcPr>
            <w:tcW w:w="2783" w:type="dxa"/>
            <w:noWrap/>
            <w:tcPrChange w:id="859" w:author="Liu, Luyu" w:date="2020-07-30T14:40:00Z">
              <w:tcPr>
                <w:tcW w:w="2155" w:type="dxa"/>
                <w:noWrap/>
              </w:tcPr>
            </w:tcPrChange>
          </w:tcPr>
          <w:p w14:paraId="56FA30DC" w14:textId="6D9428CD" w:rsidR="006A7A63" w:rsidRPr="00397CDC" w:rsidRDefault="006A7A63" w:rsidP="008A6B31">
            <w:pPr>
              <w:spacing w:after="160"/>
              <w:rPr>
                <w:rFonts w:ascii="Times New Roman" w:hAnsi="Times New Roman" w:cs="Times New Roman"/>
                <w:sz w:val="24"/>
              </w:rPr>
            </w:pPr>
            <w:ins w:id="860" w:author="Liu, Luyu" w:date="2020-07-30T14:38:00Z">
              <w:r>
                <w:rPr>
                  <w:rFonts w:ascii="Times New Roman" w:hAnsi="Times New Roman" w:cs="Times New Roman"/>
                  <w:sz w:val="24"/>
                </w:rPr>
                <w:t xml:space="preserve">Ratio of </w:t>
              </w:r>
            </w:ins>
            <w:ins w:id="861" w:author="Liu, Luyu" w:date="2020-07-30T14:39:00Z">
              <w:r>
                <w:rPr>
                  <w:rFonts w:ascii="Times New Roman" w:hAnsi="Times New Roman" w:cs="Times New Roman"/>
                  <w:sz w:val="24"/>
                </w:rPr>
                <w:t>people commuting to work</w:t>
              </w:r>
            </w:ins>
            <w:del w:id="862" w:author="Liu, Luyu" w:date="2020-07-30T14:38:00Z">
              <w:r w:rsidRPr="00397CDC" w:rsidDel="00FD7CDC">
                <w:rPr>
                  <w:rFonts w:ascii="Times New Roman" w:hAnsi="Times New Roman" w:cs="Times New Roman"/>
                  <w:sz w:val="24"/>
                </w:rPr>
                <w:delText>Google search trend index</w:delText>
              </w:r>
            </w:del>
          </w:p>
        </w:tc>
        <w:tc>
          <w:tcPr>
            <w:tcW w:w="236" w:type="dxa"/>
            <w:noWrap/>
            <w:vAlign w:val="bottom"/>
            <w:tcPrChange w:id="863" w:author="Liu, Luyu" w:date="2020-07-30T14:40:00Z">
              <w:tcPr>
                <w:tcW w:w="1103" w:type="dxa"/>
                <w:noWrap/>
                <w:vAlign w:val="bottom"/>
              </w:tcPr>
            </w:tcPrChange>
          </w:tcPr>
          <w:p w14:paraId="57314548" w14:textId="4921FC58" w:rsidR="006A7A63" w:rsidRPr="00397CDC" w:rsidRDefault="00A52694" w:rsidP="006A7A63">
            <w:pPr>
              <w:spacing w:after="160"/>
              <w:rPr>
                <w:rFonts w:ascii="Times New Roman" w:hAnsi="Times New Roman" w:cs="Times New Roman"/>
                <w:sz w:val="24"/>
              </w:rPr>
            </w:pPr>
            <w:ins w:id="864" w:author="Liu, Luyu" w:date="2020-07-30T14:37:00Z">
              <w:r w:rsidRPr="008A6B31">
                <w:rPr>
                  <w:rFonts w:ascii="Times New Roman" w:hAnsi="Times New Roman" w:cs="Times New Roman"/>
                  <w:sz w:val="24"/>
                </w:rPr>
                <w:t>-0.240</w:t>
              </w:r>
            </w:ins>
            <w:del w:id="865" w:author="Liu, Luyu" w:date="2020-07-30T14:37:00Z">
              <w:r w:rsidR="006A7A63" w:rsidRPr="00397CDC" w:rsidDel="008A1D02">
                <w:rPr>
                  <w:rFonts w:ascii="Times New Roman" w:hAnsi="Times New Roman" w:cs="Times New Roman"/>
                  <w:sz w:val="24"/>
                </w:rPr>
                <w:delText>-0.00502</w:delText>
              </w:r>
            </w:del>
          </w:p>
        </w:tc>
        <w:tc>
          <w:tcPr>
            <w:tcW w:w="1642" w:type="dxa"/>
            <w:noWrap/>
            <w:vAlign w:val="bottom"/>
            <w:tcPrChange w:id="866" w:author="Liu, Luyu" w:date="2020-07-30T14:40:00Z">
              <w:tcPr>
                <w:tcW w:w="1577" w:type="dxa"/>
                <w:noWrap/>
                <w:vAlign w:val="bottom"/>
              </w:tcPr>
            </w:tcPrChange>
          </w:tcPr>
          <w:p w14:paraId="183BC170" w14:textId="00683D27" w:rsidR="006A7A63" w:rsidRPr="00397CDC" w:rsidRDefault="000841ED" w:rsidP="006A7A63">
            <w:pPr>
              <w:spacing w:after="160"/>
              <w:rPr>
                <w:rFonts w:ascii="Times New Roman" w:hAnsi="Times New Roman" w:cs="Times New Roman"/>
                <w:sz w:val="24"/>
              </w:rPr>
            </w:pPr>
            <w:ins w:id="867" w:author="Liu, Luyu" w:date="2020-07-30T14:37:00Z">
              <w:r w:rsidRPr="008A6B31">
                <w:rPr>
                  <w:rFonts w:ascii="Times New Roman" w:hAnsi="Times New Roman" w:cs="Times New Roman"/>
                  <w:sz w:val="24"/>
                </w:rPr>
                <w:t>0.197</w:t>
              </w:r>
            </w:ins>
            <w:del w:id="868" w:author="Liu, Luyu" w:date="2020-07-30T14:37:00Z">
              <w:r w:rsidR="006A7A63" w:rsidRPr="00397CDC" w:rsidDel="008A1D02">
                <w:rPr>
                  <w:rFonts w:ascii="Times New Roman" w:hAnsi="Times New Roman" w:cs="Times New Roman"/>
                  <w:sz w:val="24"/>
                </w:rPr>
                <w:delText>0.00197</w:delText>
              </w:r>
            </w:del>
          </w:p>
        </w:tc>
        <w:tc>
          <w:tcPr>
            <w:tcW w:w="1072" w:type="dxa"/>
            <w:noWrap/>
            <w:vAlign w:val="bottom"/>
            <w:tcPrChange w:id="869" w:author="Liu, Luyu" w:date="2020-07-30T14:40:00Z">
              <w:tcPr>
                <w:tcW w:w="1033" w:type="dxa"/>
                <w:noWrap/>
                <w:vAlign w:val="bottom"/>
              </w:tcPr>
            </w:tcPrChange>
          </w:tcPr>
          <w:p w14:paraId="477896D7" w14:textId="22369B4F" w:rsidR="006A7A63" w:rsidRPr="00397CDC" w:rsidRDefault="006A7A63" w:rsidP="006A7A63">
            <w:pPr>
              <w:spacing w:after="160"/>
              <w:rPr>
                <w:rFonts w:ascii="Times New Roman" w:hAnsi="Times New Roman" w:cs="Times New Roman"/>
                <w:sz w:val="24"/>
              </w:rPr>
            </w:pPr>
            <w:ins w:id="870" w:author="Liu, Luyu" w:date="2020-07-30T14:37:00Z">
              <w:r w:rsidRPr="00FD7CDC">
                <w:rPr>
                  <w:rFonts w:ascii="Times New Roman" w:hAnsi="Times New Roman" w:cs="Times New Roman"/>
                  <w:sz w:val="24"/>
                  <w:rPrChange w:id="871" w:author="Liu, Luyu" w:date="2020-07-30T14:38:00Z">
                    <w:rPr>
                      <w:rFonts w:ascii="Calibri" w:hAnsi="Calibri" w:cs="Calibri"/>
                      <w:color w:val="000000"/>
                    </w:rPr>
                  </w:rPrChange>
                </w:rPr>
                <w:t>-1.215</w:t>
              </w:r>
            </w:ins>
            <w:del w:id="872" w:author="Liu, Luyu" w:date="2020-07-30T14:37:00Z">
              <w:r w:rsidRPr="00397CDC" w:rsidDel="008A1D02">
                <w:rPr>
                  <w:rFonts w:ascii="Times New Roman" w:hAnsi="Times New Roman" w:cs="Times New Roman"/>
                  <w:sz w:val="24"/>
                </w:rPr>
                <w:delText>-2.55</w:delText>
              </w:r>
            </w:del>
          </w:p>
        </w:tc>
        <w:tc>
          <w:tcPr>
            <w:tcW w:w="1737" w:type="dxa"/>
            <w:noWrap/>
            <w:vAlign w:val="bottom"/>
            <w:tcPrChange w:id="873" w:author="Liu, Luyu" w:date="2020-07-30T14:40:00Z">
              <w:tcPr>
                <w:tcW w:w="1668" w:type="dxa"/>
                <w:noWrap/>
                <w:vAlign w:val="bottom"/>
              </w:tcPr>
            </w:tcPrChange>
          </w:tcPr>
          <w:p w14:paraId="783F95F0" w14:textId="1BFBF9BE" w:rsidR="006A7A63" w:rsidRPr="00397CDC" w:rsidRDefault="000841ED" w:rsidP="006A7A63">
            <w:pPr>
              <w:spacing w:after="160"/>
              <w:rPr>
                <w:rFonts w:ascii="Times New Roman" w:hAnsi="Times New Roman" w:cs="Times New Roman"/>
                <w:sz w:val="24"/>
              </w:rPr>
            </w:pPr>
            <w:ins w:id="874" w:author="Liu, Luyu" w:date="2020-07-30T14:37:00Z">
              <w:r w:rsidRPr="008A6B31">
                <w:rPr>
                  <w:rFonts w:ascii="Times New Roman" w:hAnsi="Times New Roman" w:cs="Times New Roman"/>
                  <w:sz w:val="24"/>
                </w:rPr>
                <w:t>0.227</w:t>
              </w:r>
            </w:ins>
            <w:del w:id="875" w:author="Liu, Luyu" w:date="2020-07-30T14:37:00Z">
              <w:r w:rsidR="006A7A63" w:rsidRPr="00397CDC" w:rsidDel="008A1D02">
                <w:rPr>
                  <w:rFonts w:ascii="Times New Roman" w:hAnsi="Times New Roman" w:cs="Times New Roman"/>
                  <w:sz w:val="24"/>
                </w:rPr>
                <w:delText>0.01217</w:delText>
              </w:r>
            </w:del>
          </w:p>
        </w:tc>
        <w:tc>
          <w:tcPr>
            <w:tcW w:w="903" w:type="dxa"/>
            <w:tcPrChange w:id="876" w:author="Liu, Luyu" w:date="2020-07-30T14:40:00Z">
              <w:tcPr>
                <w:tcW w:w="872" w:type="dxa"/>
              </w:tcPr>
            </w:tcPrChange>
          </w:tcPr>
          <w:p w14:paraId="3A67FE3E" w14:textId="04E36B4D" w:rsidR="006A7A63" w:rsidRPr="00397CDC" w:rsidRDefault="00A52694" w:rsidP="008A6B31">
            <w:pPr>
              <w:spacing w:after="160"/>
              <w:rPr>
                <w:rFonts w:ascii="Times New Roman" w:hAnsi="Times New Roman" w:cs="Times New Roman"/>
                <w:sz w:val="24"/>
              </w:rPr>
            </w:pPr>
            <w:ins w:id="877" w:author="Liu, Luyu" w:date="2020-07-30T14:40:00Z">
              <w:r>
                <w:rPr>
                  <w:rFonts w:ascii="Times New Roman" w:hAnsi="Times New Roman" w:cs="Times New Roman"/>
                  <w:sz w:val="24"/>
                </w:rPr>
                <w:t>13.31</w:t>
              </w:r>
            </w:ins>
            <w:ins w:id="878" w:author="Liu, Luyu" w:date="2020-07-30T16:18:00Z">
              <w:r w:rsidR="00357EE7">
                <w:rPr>
                  <w:rFonts w:ascii="Times New Roman" w:hAnsi="Times New Roman" w:cs="Times New Roman"/>
                  <w:sz w:val="24"/>
                </w:rPr>
                <w:t xml:space="preserve"> </w:t>
              </w:r>
            </w:ins>
            <w:del w:id="879" w:author="Liu, Luyu" w:date="2020-07-30T14:40:00Z">
              <w:r w:rsidR="006A7A63" w:rsidRPr="00397CDC" w:rsidDel="006A7A63">
                <w:rPr>
                  <w:rFonts w:ascii="Times New Roman" w:hAnsi="Times New Roman" w:cs="Times New Roman"/>
                  <w:sz w:val="24"/>
                </w:rPr>
                <w:delText>1.21</w:delText>
              </w:r>
            </w:del>
          </w:p>
        </w:tc>
        <w:tc>
          <w:tcPr>
            <w:tcW w:w="977" w:type="dxa"/>
            <w:tcPrChange w:id="880" w:author="Liu, Luyu" w:date="2020-07-30T14:40:00Z">
              <w:tcPr>
                <w:tcW w:w="942" w:type="dxa"/>
              </w:tcPr>
            </w:tcPrChange>
          </w:tcPr>
          <w:p w14:paraId="42915349" w14:textId="6D3A58D9" w:rsidR="006A7A63" w:rsidRPr="00397CDC" w:rsidRDefault="000841ED" w:rsidP="006A7A63">
            <w:pPr>
              <w:spacing w:after="160"/>
              <w:rPr>
                <w:rFonts w:ascii="Times New Roman" w:hAnsi="Times New Roman" w:cs="Times New Roman"/>
                <w:sz w:val="24"/>
              </w:rPr>
            </w:pPr>
            <w:ins w:id="881" w:author="Liu, Luyu" w:date="2020-07-30T14:40:00Z">
              <w:r>
                <w:rPr>
                  <w:rFonts w:ascii="Times New Roman" w:hAnsi="Times New Roman" w:cs="Times New Roman"/>
                  <w:sz w:val="24"/>
                </w:rPr>
                <w:t>~0</w:t>
              </w:r>
            </w:ins>
            <w:del w:id="882" w:author="Liu, Luyu" w:date="2020-07-30T14:40:00Z">
              <w:r w:rsidR="006A7A63" w:rsidRPr="00397CDC" w:rsidDel="006A7A63">
                <w:rPr>
                  <w:rFonts w:ascii="Times New Roman" w:hAnsi="Times New Roman" w:cs="Times New Roman"/>
                  <w:sz w:val="24"/>
                </w:rPr>
                <w:delText>0.037</w:delText>
              </w:r>
            </w:del>
          </w:p>
        </w:tc>
      </w:tr>
      <w:tr w:rsidR="006A7A63" w:rsidRPr="00D22632" w14:paraId="38363838" w14:textId="77777777" w:rsidTr="006A7A63">
        <w:trPr>
          <w:trHeight w:val="233"/>
          <w:ins w:id="883" w:author="Liu, Luyu" w:date="2020-07-30T14:37:00Z"/>
          <w:trPrChange w:id="884" w:author="Liu, Luyu" w:date="2020-07-30T14:40:00Z">
            <w:trPr>
              <w:trHeight w:val="233"/>
            </w:trPr>
          </w:trPrChange>
        </w:trPr>
        <w:tc>
          <w:tcPr>
            <w:tcW w:w="2783" w:type="dxa"/>
            <w:noWrap/>
            <w:tcPrChange w:id="885" w:author="Liu, Luyu" w:date="2020-07-30T14:40:00Z">
              <w:tcPr>
                <w:tcW w:w="2155" w:type="dxa"/>
                <w:noWrap/>
              </w:tcPr>
            </w:tcPrChange>
          </w:tcPr>
          <w:p w14:paraId="73F29400" w14:textId="464006C4" w:rsidR="006A7A63" w:rsidRPr="00397CDC" w:rsidRDefault="006A7A63" w:rsidP="006A7A63">
            <w:pPr>
              <w:spacing w:after="160"/>
              <w:rPr>
                <w:ins w:id="886" w:author="Liu, Luyu" w:date="2020-07-30T14:37:00Z"/>
                <w:rFonts w:ascii="Times New Roman" w:hAnsi="Times New Roman" w:cs="Times New Roman"/>
                <w:sz w:val="24"/>
              </w:rPr>
              <w:pPrChange w:id="887" w:author="Liu, Luyu" w:date="2020-07-30T14:38:00Z">
                <w:pPr/>
              </w:pPrChange>
            </w:pPr>
            <w:ins w:id="888" w:author="Liu, Luyu" w:date="2020-07-30T14:39:00Z">
              <w:r>
                <w:rPr>
                  <w:rFonts w:ascii="Times New Roman" w:hAnsi="Times New Roman" w:cs="Times New Roman"/>
                  <w:sz w:val="24"/>
                </w:rPr>
                <w:t>Ratio of households with no vehicles</w:t>
              </w:r>
            </w:ins>
          </w:p>
        </w:tc>
        <w:tc>
          <w:tcPr>
            <w:tcW w:w="236" w:type="dxa"/>
            <w:noWrap/>
            <w:vAlign w:val="bottom"/>
            <w:tcPrChange w:id="889" w:author="Liu, Luyu" w:date="2020-07-30T14:40:00Z">
              <w:tcPr>
                <w:tcW w:w="1103" w:type="dxa"/>
                <w:noWrap/>
                <w:vAlign w:val="bottom"/>
              </w:tcPr>
            </w:tcPrChange>
          </w:tcPr>
          <w:p w14:paraId="3C24C4BA" w14:textId="7479EBB6" w:rsidR="006A7A63" w:rsidRPr="00397CDC" w:rsidRDefault="00A52694" w:rsidP="006A7A63">
            <w:pPr>
              <w:spacing w:after="160"/>
              <w:rPr>
                <w:ins w:id="890" w:author="Liu, Luyu" w:date="2020-07-30T14:37:00Z"/>
                <w:rFonts w:ascii="Times New Roman" w:hAnsi="Times New Roman" w:cs="Times New Roman"/>
                <w:sz w:val="24"/>
              </w:rPr>
              <w:pPrChange w:id="891" w:author="Liu, Luyu" w:date="2020-07-30T14:38:00Z">
                <w:pPr/>
              </w:pPrChange>
            </w:pPr>
            <w:ins w:id="892" w:author="Liu, Luyu" w:date="2020-07-30T14:37:00Z">
              <w:r w:rsidRPr="008A6B31">
                <w:rPr>
                  <w:rFonts w:ascii="Times New Roman" w:hAnsi="Times New Roman" w:cs="Times New Roman"/>
                  <w:sz w:val="24"/>
                </w:rPr>
                <w:t>0.307</w:t>
              </w:r>
            </w:ins>
          </w:p>
        </w:tc>
        <w:tc>
          <w:tcPr>
            <w:tcW w:w="1642" w:type="dxa"/>
            <w:noWrap/>
            <w:vAlign w:val="bottom"/>
            <w:tcPrChange w:id="893" w:author="Liu, Luyu" w:date="2020-07-30T14:40:00Z">
              <w:tcPr>
                <w:tcW w:w="1577" w:type="dxa"/>
                <w:noWrap/>
                <w:vAlign w:val="bottom"/>
              </w:tcPr>
            </w:tcPrChange>
          </w:tcPr>
          <w:p w14:paraId="699BEFCE" w14:textId="4B542853" w:rsidR="006A7A63" w:rsidRPr="00397CDC" w:rsidRDefault="000841ED" w:rsidP="006A7A63">
            <w:pPr>
              <w:spacing w:after="160"/>
              <w:rPr>
                <w:ins w:id="894" w:author="Liu, Luyu" w:date="2020-07-30T14:37:00Z"/>
                <w:rFonts w:ascii="Times New Roman" w:hAnsi="Times New Roman" w:cs="Times New Roman"/>
                <w:sz w:val="24"/>
              </w:rPr>
              <w:pPrChange w:id="895" w:author="Liu, Luyu" w:date="2020-07-30T14:38:00Z">
                <w:pPr/>
              </w:pPrChange>
            </w:pPr>
            <w:ins w:id="896" w:author="Liu, Luyu" w:date="2020-07-30T14:37:00Z">
              <w:r w:rsidRPr="008A6B31">
                <w:rPr>
                  <w:rFonts w:ascii="Times New Roman" w:hAnsi="Times New Roman" w:cs="Times New Roman"/>
                  <w:sz w:val="24"/>
                </w:rPr>
                <w:t>0.177</w:t>
              </w:r>
            </w:ins>
          </w:p>
        </w:tc>
        <w:tc>
          <w:tcPr>
            <w:tcW w:w="1072" w:type="dxa"/>
            <w:noWrap/>
            <w:vAlign w:val="bottom"/>
            <w:tcPrChange w:id="897" w:author="Liu, Luyu" w:date="2020-07-30T14:40:00Z">
              <w:tcPr>
                <w:tcW w:w="1033" w:type="dxa"/>
                <w:noWrap/>
                <w:vAlign w:val="bottom"/>
              </w:tcPr>
            </w:tcPrChange>
          </w:tcPr>
          <w:p w14:paraId="1E4BA2AE" w14:textId="3FBB0638" w:rsidR="006A7A63" w:rsidRPr="00397CDC" w:rsidRDefault="006A7A63" w:rsidP="006A7A63">
            <w:pPr>
              <w:spacing w:after="160"/>
              <w:rPr>
                <w:ins w:id="898" w:author="Liu, Luyu" w:date="2020-07-30T14:37:00Z"/>
                <w:rFonts w:ascii="Times New Roman" w:hAnsi="Times New Roman" w:cs="Times New Roman"/>
                <w:sz w:val="24"/>
              </w:rPr>
              <w:pPrChange w:id="899" w:author="Liu, Luyu" w:date="2020-07-30T14:38:00Z">
                <w:pPr/>
              </w:pPrChange>
            </w:pPr>
            <w:ins w:id="900" w:author="Liu, Luyu" w:date="2020-07-30T14:37:00Z">
              <w:r w:rsidRPr="00FD7CDC">
                <w:rPr>
                  <w:rFonts w:ascii="Times New Roman" w:hAnsi="Times New Roman" w:cs="Times New Roman"/>
                  <w:sz w:val="24"/>
                  <w:rPrChange w:id="901" w:author="Liu, Luyu" w:date="2020-07-30T14:38:00Z">
                    <w:rPr>
                      <w:rFonts w:ascii="Calibri" w:hAnsi="Calibri" w:cs="Calibri"/>
                      <w:color w:val="000000"/>
                    </w:rPr>
                  </w:rPrChange>
                </w:rPr>
                <w:t>1.732</w:t>
              </w:r>
            </w:ins>
          </w:p>
        </w:tc>
        <w:tc>
          <w:tcPr>
            <w:tcW w:w="1737" w:type="dxa"/>
            <w:noWrap/>
            <w:vAlign w:val="bottom"/>
            <w:tcPrChange w:id="902" w:author="Liu, Luyu" w:date="2020-07-30T14:40:00Z">
              <w:tcPr>
                <w:tcW w:w="1668" w:type="dxa"/>
                <w:noWrap/>
                <w:vAlign w:val="bottom"/>
              </w:tcPr>
            </w:tcPrChange>
          </w:tcPr>
          <w:p w14:paraId="56ACB5D1" w14:textId="762B77EE" w:rsidR="006A7A63" w:rsidRPr="00397CDC" w:rsidRDefault="000841ED" w:rsidP="006A7A63">
            <w:pPr>
              <w:spacing w:after="160"/>
              <w:rPr>
                <w:ins w:id="903" w:author="Liu, Luyu" w:date="2020-07-30T14:37:00Z"/>
                <w:rFonts w:ascii="Times New Roman" w:hAnsi="Times New Roman" w:cs="Times New Roman"/>
                <w:sz w:val="24"/>
              </w:rPr>
              <w:pPrChange w:id="904" w:author="Liu, Luyu" w:date="2020-07-30T14:38:00Z">
                <w:pPr/>
              </w:pPrChange>
            </w:pPr>
            <w:ins w:id="905" w:author="Liu, Luyu" w:date="2020-07-30T14:37:00Z">
              <w:r w:rsidRPr="008A6B31">
                <w:rPr>
                  <w:rFonts w:ascii="Times New Roman" w:hAnsi="Times New Roman" w:cs="Times New Roman"/>
                  <w:sz w:val="24"/>
                </w:rPr>
                <w:t>0.0863</w:t>
              </w:r>
            </w:ins>
          </w:p>
        </w:tc>
        <w:tc>
          <w:tcPr>
            <w:tcW w:w="903" w:type="dxa"/>
            <w:tcPrChange w:id="906" w:author="Liu, Luyu" w:date="2020-07-30T14:40:00Z">
              <w:tcPr>
                <w:tcW w:w="872" w:type="dxa"/>
              </w:tcPr>
            </w:tcPrChange>
          </w:tcPr>
          <w:p w14:paraId="3AC7ED24" w14:textId="6ADE20EA" w:rsidR="006A7A63" w:rsidRPr="00397CDC" w:rsidRDefault="00A52694" w:rsidP="006A7A63">
            <w:pPr>
              <w:spacing w:after="160"/>
              <w:rPr>
                <w:ins w:id="907" w:author="Liu, Luyu" w:date="2020-07-30T14:37:00Z"/>
                <w:rFonts w:ascii="Times New Roman" w:hAnsi="Times New Roman" w:cs="Times New Roman"/>
                <w:sz w:val="24"/>
              </w:rPr>
              <w:pPrChange w:id="908" w:author="Liu, Luyu" w:date="2020-07-30T14:38:00Z">
                <w:pPr/>
              </w:pPrChange>
            </w:pPr>
            <w:ins w:id="909" w:author="Liu, Luyu" w:date="2020-07-30T14:40:00Z">
              <w:r>
                <w:rPr>
                  <w:rFonts w:ascii="Times New Roman" w:hAnsi="Times New Roman" w:cs="Times New Roman"/>
                  <w:sz w:val="24"/>
                </w:rPr>
                <w:t>11.38</w:t>
              </w:r>
            </w:ins>
          </w:p>
        </w:tc>
        <w:tc>
          <w:tcPr>
            <w:tcW w:w="977" w:type="dxa"/>
            <w:tcPrChange w:id="910" w:author="Liu, Luyu" w:date="2020-07-30T14:40:00Z">
              <w:tcPr>
                <w:tcW w:w="942" w:type="dxa"/>
              </w:tcPr>
            </w:tcPrChange>
          </w:tcPr>
          <w:p w14:paraId="22E14C3B" w14:textId="4E604FFE" w:rsidR="006A7A63" w:rsidRPr="00397CDC" w:rsidRDefault="000841ED" w:rsidP="006A7A63">
            <w:pPr>
              <w:spacing w:after="160"/>
              <w:rPr>
                <w:ins w:id="911" w:author="Liu, Luyu" w:date="2020-07-30T14:37:00Z"/>
                <w:rFonts w:ascii="Times New Roman" w:hAnsi="Times New Roman" w:cs="Times New Roman"/>
                <w:sz w:val="24"/>
              </w:rPr>
              <w:pPrChange w:id="912" w:author="Liu, Luyu" w:date="2020-07-30T14:38:00Z">
                <w:pPr/>
              </w:pPrChange>
            </w:pPr>
            <w:ins w:id="913" w:author="Liu, Luyu" w:date="2020-07-30T14:40:00Z">
              <w:r>
                <w:rPr>
                  <w:rFonts w:ascii="Times New Roman" w:hAnsi="Times New Roman" w:cs="Times New Roman"/>
                  <w:sz w:val="24"/>
                </w:rPr>
                <w:t>0.017</w:t>
              </w:r>
            </w:ins>
          </w:p>
        </w:tc>
      </w:tr>
    </w:tbl>
    <w:p w14:paraId="75335291" w14:textId="3BEE55C6" w:rsidR="00077492" w:rsidDel="00446080" w:rsidRDefault="00077492">
      <w:pPr>
        <w:spacing w:line="240" w:lineRule="auto"/>
        <w:jc w:val="center"/>
        <w:rPr>
          <w:del w:id="914" w:author="Liu, Luyu" w:date="2020-08-02T21:31:00Z"/>
          <w:rFonts w:ascii="Times New Roman" w:hAnsi="Times New Roman" w:cs="Times New Roman"/>
          <w:sz w:val="24"/>
        </w:rPr>
        <w:pPrChange w:id="915" w:author="Liu, Luyu" w:date="2020-07-20T23:14:00Z">
          <w:pPr>
            <w:spacing w:line="480" w:lineRule="auto"/>
            <w:jc w:val="center"/>
          </w:pPr>
        </w:pPrChange>
      </w:pPr>
      <w:bookmarkStart w:id="916" w:name="_Ref46957630"/>
      <w:del w:id="917"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916"/>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918" w:author="Liu, Luyu" w:date="2020-07-29T17:26:00Z">
        <w:r w:rsidDel="00E71AC6">
          <w:rPr>
            <w:rFonts w:ascii="Times New Roman" w:hAnsi="Times New Roman" w:cs="Times New Roman"/>
            <w:sz w:val="24"/>
          </w:rPr>
          <w:delText>floor</w:delText>
        </w:r>
      </w:del>
      <w:del w:id="919"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ind w:firstLine="720"/>
        <w:rPr>
          <w:rFonts w:ascii="Times New Roman" w:hAnsi="Times New Roman" w:cs="Times New Roman"/>
          <w:sz w:val="24"/>
        </w:rPr>
        <w:pPrChange w:id="920" w:author="Liu, Luyu" w:date="2020-07-20T23:14:00Z">
          <w:pPr>
            <w:spacing w:line="480" w:lineRule="auto"/>
            <w:ind w:firstLine="720"/>
          </w:pPr>
        </w:pPrChange>
      </w:pPr>
    </w:p>
    <w:p w14:paraId="337471F9" w14:textId="77777777" w:rsidR="00077492" w:rsidRPr="00FF2732" w:rsidRDefault="00077492" w:rsidP="00FF2732">
      <w:pPr>
        <w:spacing w:line="240" w:lineRule="auto"/>
        <w:jc w:val="both"/>
        <w:rPr>
          <w:rStyle w:val="Emphasis"/>
          <w:rPrChange w:id="921" w:author="Liu, Luyu" w:date="2020-08-02T21:18:00Z">
            <w:rPr/>
          </w:rPrChange>
        </w:rPr>
        <w:pPrChange w:id="922" w:author="Liu, Luyu" w:date="2020-08-02T21:18:00Z">
          <w:pPr>
            <w:pStyle w:val="ListParagraph"/>
            <w:numPr>
              <w:ilvl w:val="2"/>
              <w:numId w:val="2"/>
            </w:numPr>
            <w:spacing w:line="480" w:lineRule="auto"/>
            <w:ind w:hanging="720"/>
            <w:jc w:val="both"/>
          </w:pPr>
        </w:pPrChange>
      </w:pPr>
      <w:r w:rsidRPr="00FF2732">
        <w:rPr>
          <w:rStyle w:val="Emphasis"/>
          <w:rPrChange w:id="923" w:author="Liu, Luyu" w:date="2020-08-02T21:18:00Z">
            <w:rPr/>
          </w:rPrChange>
        </w:rPr>
        <w:t>Population with non-physical occupations</w:t>
      </w:r>
    </w:p>
    <w:p w14:paraId="154539EC" w14:textId="77777777" w:rsidR="00077492" w:rsidRDefault="00077492" w:rsidP="00AF6A1D">
      <w:pPr>
        <w:spacing w:line="240" w:lineRule="auto"/>
        <w:ind w:firstLine="720"/>
        <w:jc w:val="both"/>
        <w:rPr>
          <w:rFonts w:ascii="Times New Roman" w:hAnsi="Times New Roman" w:cs="Times New Roman"/>
          <w:sz w:val="24"/>
        </w:rPr>
        <w:pPrChange w:id="924"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0DE94975" w:rsidR="00077492" w:rsidRDefault="00077492">
      <w:pPr>
        <w:spacing w:line="240" w:lineRule="auto"/>
        <w:ind w:firstLine="720"/>
        <w:jc w:val="both"/>
        <w:rPr>
          <w:rFonts w:ascii="Times New Roman" w:hAnsi="Times New Roman" w:cs="Times New Roman"/>
          <w:sz w:val="24"/>
        </w:rPr>
        <w:pPrChange w:id="925"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vulnerability of Hispanic populations during this health crisis: if a city has a higher Hispanic population, it is likely for the city to have a higher </w:t>
      </w:r>
      <w:del w:id="926" w:author="Liu, Luyu" w:date="2020-07-29T17:26:00Z">
        <w:r w:rsidDel="00E71AC6">
          <w:rPr>
            <w:rFonts w:ascii="Times New Roman" w:hAnsi="Times New Roman" w:cs="Times New Roman"/>
            <w:sz w:val="24"/>
          </w:rPr>
          <w:delText>floor</w:delText>
        </w:r>
      </w:del>
      <w:ins w:id="92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6]"},"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58D24B81" w:rsidR="00077492" w:rsidRDefault="00077492">
      <w:pPr>
        <w:spacing w:line="240" w:lineRule="auto"/>
        <w:jc w:val="both"/>
        <w:rPr>
          <w:rFonts w:ascii="Times New Roman" w:hAnsi="Times New Roman" w:cs="Times New Roman"/>
          <w:sz w:val="24"/>
        </w:rPr>
        <w:pPrChange w:id="928" w:author="Liu, Luyu" w:date="2020-07-20T23:14: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6DF97531" w:rsidR="00077492" w:rsidRDefault="00077492">
      <w:pPr>
        <w:spacing w:line="240" w:lineRule="auto"/>
        <w:ind w:firstLine="720"/>
        <w:jc w:val="both"/>
        <w:rPr>
          <w:rFonts w:ascii="Times New Roman" w:hAnsi="Times New Roman" w:cs="Times New Roman"/>
          <w:sz w:val="24"/>
        </w:rPr>
        <w:pPrChange w:id="929"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930" w:author="Liu, Luyu" w:date="2020-07-20T23:14:00Z">
          <w:pPr>
            <w:spacing w:line="480" w:lineRule="auto"/>
          </w:pPr>
        </w:pPrChange>
      </w:pPr>
    </w:p>
    <w:p w14:paraId="2AB1FC09" w14:textId="77777777" w:rsidR="00077492" w:rsidRPr="00FF2732" w:rsidRDefault="00077492" w:rsidP="00FF2732">
      <w:pPr>
        <w:spacing w:line="240" w:lineRule="auto"/>
        <w:jc w:val="both"/>
        <w:rPr>
          <w:rStyle w:val="Emphasis"/>
          <w:rPrChange w:id="931" w:author="Liu, Luyu" w:date="2020-08-02T21:18:00Z">
            <w:rPr/>
          </w:rPrChange>
        </w:rPr>
        <w:pPrChange w:id="932" w:author="Liu, Luyu" w:date="2020-08-02T21:18:00Z">
          <w:pPr>
            <w:pStyle w:val="ListParagraph"/>
            <w:numPr>
              <w:ilvl w:val="2"/>
              <w:numId w:val="2"/>
            </w:numPr>
            <w:spacing w:line="480" w:lineRule="auto"/>
            <w:ind w:hanging="720"/>
            <w:jc w:val="both"/>
          </w:pPr>
        </w:pPrChange>
      </w:pPr>
      <w:r w:rsidRPr="00FF2732">
        <w:rPr>
          <w:rStyle w:val="Emphasis"/>
          <w:rPrChange w:id="933" w:author="Liu, Luyu" w:date="2020-08-02T21:18:00Z">
            <w:rPr/>
          </w:rPrChange>
        </w:rPr>
        <w:t>Age</w:t>
      </w:r>
    </w:p>
    <w:p w14:paraId="091EBDEA" w14:textId="2C15A921" w:rsidR="00077492" w:rsidRDefault="00077492" w:rsidP="00AF6A1D">
      <w:pPr>
        <w:spacing w:line="240" w:lineRule="auto"/>
        <w:ind w:firstLine="720"/>
        <w:jc w:val="both"/>
        <w:rPr>
          <w:rFonts w:ascii="Times New Roman" w:hAnsi="Times New Roman" w:cs="Times New Roman"/>
          <w:sz w:val="24"/>
        </w:rPr>
        <w:pPrChange w:id="934" w:author="Liu, Luyu" w:date="2020-08-02T21:21:00Z">
          <w:pPr>
            <w:spacing w:line="480" w:lineRule="auto"/>
            <w:jc w:val="both"/>
          </w:pPr>
        </w:pPrChange>
      </w:pPr>
      <w:r>
        <w:rPr>
          <w:rFonts w:ascii="Times New Roman" w:hAnsi="Times New Roman" w:cs="Times New Roman"/>
          <w:sz w:val="24"/>
        </w:rPr>
        <w:lastRenderedPageBreak/>
        <w:t xml:space="preserve">The ratio of the population over 45 years old is associated with higher </w:t>
      </w:r>
      <w:del w:id="935" w:author="Liu, Luyu" w:date="2020-07-29T17:26:00Z">
        <w:r w:rsidDel="00E71AC6">
          <w:rPr>
            <w:rFonts w:ascii="Times New Roman" w:hAnsi="Times New Roman" w:cs="Times New Roman"/>
            <w:sz w:val="24"/>
          </w:rPr>
          <w:delText>floor</w:delText>
        </w:r>
      </w:del>
      <w:ins w:id="93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937" w:author="Liu, Luyu" w:date="2020-07-20T23:14:00Z">
          <w:pPr>
            <w:spacing w:line="480" w:lineRule="auto"/>
          </w:pPr>
        </w:pPrChange>
      </w:pPr>
    </w:p>
    <w:p w14:paraId="6F8DA79B" w14:textId="77777777" w:rsidR="00077492" w:rsidRPr="00FF2732" w:rsidRDefault="00077492" w:rsidP="00FF2732">
      <w:pPr>
        <w:spacing w:line="240" w:lineRule="auto"/>
        <w:jc w:val="both"/>
        <w:rPr>
          <w:rStyle w:val="Emphasis"/>
          <w:rPrChange w:id="938" w:author="Liu, Luyu" w:date="2020-08-02T21:19:00Z">
            <w:rPr/>
          </w:rPrChange>
        </w:rPr>
        <w:pPrChange w:id="939" w:author="Liu, Luyu" w:date="2020-08-02T21:19:00Z">
          <w:pPr>
            <w:pStyle w:val="ListParagraph"/>
            <w:numPr>
              <w:ilvl w:val="2"/>
              <w:numId w:val="2"/>
            </w:numPr>
            <w:spacing w:line="480" w:lineRule="auto"/>
            <w:ind w:hanging="720"/>
            <w:jc w:val="both"/>
          </w:pPr>
        </w:pPrChange>
      </w:pPr>
      <w:r w:rsidRPr="00FF2732">
        <w:rPr>
          <w:rStyle w:val="Emphasis"/>
          <w:rPrChange w:id="940" w:author="Liu, Luyu" w:date="2020-08-02T21:19:00Z">
            <w:rPr/>
          </w:rPrChange>
        </w:rPr>
        <w:t>African American</w:t>
      </w:r>
    </w:p>
    <w:p w14:paraId="2863D3FB" w14:textId="317543C2" w:rsidR="00077492" w:rsidRDefault="00077492" w:rsidP="00AF6A1D">
      <w:pPr>
        <w:spacing w:line="240" w:lineRule="auto"/>
        <w:ind w:firstLine="720"/>
        <w:jc w:val="both"/>
        <w:rPr>
          <w:rFonts w:ascii="Times New Roman" w:hAnsi="Times New Roman" w:cs="Times New Roman"/>
          <w:sz w:val="24"/>
        </w:rPr>
        <w:pPrChange w:id="941" w:author="Liu, Luyu" w:date="2020-08-02T21:21: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942" w:author="Liu, Luyu" w:date="2020-07-29T23:39:00Z">
        <w:r w:rsidR="002130AB">
          <w:rPr>
            <w:rFonts w:ascii="Times New Roman" w:hAnsi="Times New Roman" w:cs="Times New Roman"/>
            <w:sz w:val="24"/>
          </w:rPr>
          <w:t xml:space="preserve">in </w:t>
        </w:r>
      </w:ins>
      <w:ins w:id="943"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r w:rsidR="00057EE9">
          <w:rPr>
            <w:rFonts w:ascii="Times New Roman" w:hAnsi="Times New Roman" w:cs="Times New Roman"/>
            <w:sz w:val="24"/>
          </w:rPr>
        </w:r>
      </w:ins>
      <w:r w:rsidR="00057EE9">
        <w:rPr>
          <w:rFonts w:ascii="Times New Roman" w:hAnsi="Times New Roman" w:cs="Times New Roman"/>
          <w:sz w:val="24"/>
        </w:rPr>
        <w:fldChar w:fldCharType="separate"/>
      </w:r>
      <w:ins w:id="944"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945"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r w:rsidR="002130AB">
          <w:rPr>
            <w:rFonts w:ascii="Times New Roman" w:hAnsi="Times New Roman" w:cs="Times New Roman"/>
            <w:sz w:val="24"/>
          </w:rPr>
        </w:r>
      </w:ins>
      <w:del w:id="946" w:author="Liu, Luyu" w:date="2020-08-02T21:32:00Z">
        <w:r w:rsidR="002130AB" w:rsidDel="00057EE9">
          <w:rPr>
            <w:rFonts w:ascii="Times New Roman" w:hAnsi="Times New Roman" w:cs="Times New Roman"/>
            <w:sz w:val="24"/>
          </w:rPr>
          <w:fldChar w:fldCharType="separate"/>
        </w:r>
      </w:del>
      <w:ins w:id="947" w:author="Liu, Luyu" w:date="2020-07-29T23:39:00Z">
        <w:r w:rsidR="002130AB">
          <w:rPr>
            <w:rFonts w:ascii="Times New Roman" w:hAnsi="Times New Roman" w:cs="Times New Roman"/>
            <w:sz w:val="24"/>
          </w:rPr>
          <w:fldChar w:fldCharType="end"/>
        </w:r>
        <w:r w:rsidR="002130AB">
          <w:rPr>
            <w:rFonts w:ascii="Times New Roman" w:hAnsi="Times New Roman" w:cs="Times New Roman"/>
            <w:sz w:val="24"/>
          </w:rPr>
          <w:t xml:space="preserve"> </w:t>
        </w:r>
      </w:ins>
      <w:del w:id="948"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949" w:author="Liu, Luyu" w:date="2020-07-29T17:26:00Z">
        <w:r w:rsidDel="00E71AC6">
          <w:rPr>
            <w:rFonts w:ascii="Times New Roman" w:hAnsi="Times New Roman" w:cs="Times New Roman"/>
            <w:sz w:val="24"/>
          </w:rPr>
          <w:delText>floor</w:delText>
        </w:r>
      </w:del>
      <w:ins w:id="95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951" w:author="Liu, Luyu" w:date="2020-07-29T17:26:00Z">
        <w:r w:rsidDel="00E71AC6">
          <w:rPr>
            <w:rFonts w:ascii="Times New Roman" w:hAnsi="Times New Roman" w:cs="Times New Roman"/>
            <w:sz w:val="24"/>
          </w:rPr>
          <w:delText>floor</w:delText>
        </w:r>
      </w:del>
      <w:ins w:id="95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86B6EDE" w:rsidR="00077492" w:rsidRDefault="00077492">
      <w:pPr>
        <w:spacing w:line="240" w:lineRule="auto"/>
        <w:jc w:val="both"/>
        <w:rPr>
          <w:rFonts w:ascii="Times New Roman" w:hAnsi="Times New Roman" w:cs="Times New Roman"/>
          <w:sz w:val="24"/>
        </w:rPr>
        <w:pPrChange w:id="953" w:author="Liu, Luyu" w:date="2020-07-20T23:14:00Z">
          <w:pPr>
            <w:spacing w:line="480" w:lineRule="auto"/>
            <w:jc w:val="both"/>
          </w:pPr>
        </w:pPrChange>
      </w:pPr>
      <w:r>
        <w:rPr>
          <w:rFonts w:ascii="Times New Roman" w:hAnsi="Times New Roman" w:cs="Times New Roman"/>
          <w:sz w:val="24"/>
        </w:rPr>
        <w:tab/>
        <w:t xml:space="preserve">Higher </w:t>
      </w:r>
      <w:del w:id="954" w:author="Liu, Luyu" w:date="2020-07-29T17:26:00Z">
        <w:r w:rsidDel="00E71AC6">
          <w:rPr>
            <w:rFonts w:ascii="Times New Roman" w:hAnsi="Times New Roman" w:cs="Times New Roman"/>
            <w:sz w:val="24"/>
          </w:rPr>
          <w:delText>floor</w:delText>
        </w:r>
      </w:del>
      <w:ins w:id="95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956" w:author="Liu, Luyu" w:date="2020-08-02T22:09:00Z">
        <w:r w:rsidR="009F217C">
          <w:rPr>
            <w:rFonts w:ascii="Times New Roman" w:hAnsi="Times New Roman" w:cs="Times New Roman"/>
            <w:sz w:val="24"/>
          </w:rPr>
          <w:t>id</w:t>
        </w:r>
      </w:ins>
      <w:del w:id="957"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958" w:author="Liu, Luyu" w:date="2020-07-20T23:14:00Z">
          <w:pPr>
            <w:spacing w:line="480" w:lineRule="auto"/>
          </w:pPr>
        </w:pPrChange>
      </w:pPr>
    </w:p>
    <w:p w14:paraId="64ED299A" w14:textId="77777777" w:rsidR="00077492" w:rsidRPr="00FF2732" w:rsidRDefault="00077492" w:rsidP="00FF2732">
      <w:pPr>
        <w:spacing w:line="240" w:lineRule="auto"/>
        <w:jc w:val="both"/>
        <w:rPr>
          <w:rStyle w:val="Emphasis"/>
          <w:rPrChange w:id="959" w:author="Liu, Luyu" w:date="2020-08-02T21:19:00Z">
            <w:rPr/>
          </w:rPrChange>
        </w:rPr>
        <w:pPrChange w:id="960" w:author="Liu, Luyu" w:date="2020-08-02T21:19:00Z">
          <w:pPr>
            <w:pStyle w:val="ListParagraph"/>
            <w:numPr>
              <w:ilvl w:val="2"/>
              <w:numId w:val="2"/>
            </w:numPr>
            <w:spacing w:line="480" w:lineRule="auto"/>
            <w:ind w:hanging="720"/>
            <w:jc w:val="both"/>
          </w:pPr>
        </w:pPrChange>
      </w:pPr>
      <w:r w:rsidRPr="00FF2732">
        <w:rPr>
          <w:rStyle w:val="Emphasis"/>
          <w:rPrChange w:id="961" w:author="Liu, Luyu" w:date="2020-08-02T21:19:00Z">
            <w:rPr/>
          </w:rPrChange>
        </w:rPr>
        <w:t>Awareness</w:t>
      </w:r>
    </w:p>
    <w:p w14:paraId="7961D780" w14:textId="3D18088D" w:rsidR="00077492" w:rsidRDefault="00077492" w:rsidP="00AF6A1D">
      <w:pPr>
        <w:spacing w:line="240" w:lineRule="auto"/>
        <w:ind w:firstLine="720"/>
        <w:jc w:val="both"/>
        <w:rPr>
          <w:rFonts w:ascii="Times New Roman" w:hAnsi="Times New Roman" w:cs="Times New Roman"/>
          <w:sz w:val="24"/>
        </w:rPr>
        <w:pPrChange w:id="962" w:author="Liu, Luyu" w:date="2020-08-02T21:21:00Z">
          <w:pPr>
            <w:spacing w:line="480" w:lineRule="auto"/>
            <w:jc w:val="both"/>
          </w:pPr>
        </w:pPrChange>
      </w:pPr>
      <w:r>
        <w:rPr>
          <w:rFonts w:ascii="Times New Roman" w:hAnsi="Times New Roman" w:cs="Times New Roman"/>
          <w:sz w:val="24"/>
        </w:rPr>
        <w:t xml:space="preserve">The Google search trend index for COVID-19 is significantly associated with the </w:t>
      </w:r>
      <w:del w:id="963" w:author="Liu, Luyu" w:date="2020-07-29T17:26:00Z">
        <w:r w:rsidDel="00E71AC6">
          <w:rPr>
            <w:rFonts w:ascii="Times New Roman" w:hAnsi="Times New Roman" w:cs="Times New Roman"/>
            <w:sz w:val="24"/>
          </w:rPr>
          <w:delText>floor</w:delText>
        </w:r>
      </w:del>
      <w:ins w:id="96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965" w:author="Liu, Luyu" w:date="2020-07-29T17:26:00Z">
        <w:r w:rsidDel="00E71AC6">
          <w:rPr>
            <w:rFonts w:ascii="Times New Roman" w:hAnsi="Times New Roman" w:cs="Times New Roman"/>
            <w:sz w:val="24"/>
          </w:rPr>
          <w:delText>floor</w:delText>
        </w:r>
      </w:del>
      <w:ins w:id="96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w:t>
      </w:r>
      <w:ins w:id="967" w:author="Liu, Luyu" w:date="2020-07-29T23:39:00Z">
        <w:r w:rsidR="00F13EE2">
          <w:rPr>
            <w:rFonts w:ascii="Times New Roman" w:hAnsi="Times New Roman" w:cs="Times New Roman"/>
            <w:sz w:val="24"/>
          </w:rPr>
          <w:t xml:space="preserve"> </w:t>
        </w:r>
      </w:ins>
      <w:ins w:id="968"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r w:rsidR="00057EE9">
          <w:rPr>
            <w:rFonts w:ascii="Times New Roman" w:hAnsi="Times New Roman" w:cs="Times New Roman"/>
            <w:sz w:val="24"/>
          </w:rPr>
        </w:r>
      </w:ins>
      <w:r w:rsidR="00057EE9">
        <w:rPr>
          <w:rFonts w:ascii="Times New Roman" w:hAnsi="Times New Roman" w:cs="Times New Roman"/>
          <w:sz w:val="24"/>
        </w:rPr>
        <w:fldChar w:fldCharType="separate"/>
      </w:r>
      <w:ins w:id="969"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970" w:author="Liu, Luyu" w:date="2020-08-02T21:32:00Z">
        <w:r w:rsidR="00057EE9">
          <w:rPr>
            <w:rFonts w:ascii="Times New Roman" w:hAnsi="Times New Roman" w:cs="Times New Roman"/>
            <w:sz w:val="24"/>
          </w:rPr>
          <w:fldChar w:fldCharType="end"/>
        </w:r>
      </w:ins>
      <w:del w:id="971"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Change w:id="972" w:author="Liu, Luyu" w:date="2020-07-29T23:39:00Z">
              <w:rPr>
                <w:rFonts w:ascii="Times New Roman" w:hAnsi="Times New Roman" w:cs="Times New Roman"/>
                <w:sz w:val="24"/>
              </w:rPr>
            </w:rPrChange>
          </w:rPr>
          <w:delInstrText xml:space="preserve"> REF _Ref38480053 \h  \* MERGEFORMAT </w:delInstrText>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973"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r w:rsidR="00F13EE2">
          <w:rPr>
            <w:rFonts w:ascii="Times New Roman" w:hAnsi="Times New Roman" w:cs="Times New Roman"/>
            <w:sz w:val="24"/>
          </w:rPr>
        </w:r>
        <w:r w:rsidR="00F13EE2">
          <w:rPr>
            <w:rFonts w:ascii="Times New Roman" w:hAnsi="Times New Roman" w:cs="Times New Roman"/>
            <w:sz w:val="24"/>
          </w:rPr>
          <w:fldChar w:fldCharType="end"/>
        </w:r>
      </w:ins>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974" w:author="Liu, Luyu" w:date="2020-07-20T23:14:00Z">
          <w:pPr>
            <w:spacing w:line="480" w:lineRule="auto"/>
          </w:pPr>
        </w:pPrChange>
      </w:pPr>
    </w:p>
    <w:p w14:paraId="308C80E1" w14:textId="77777777" w:rsidR="00077492" w:rsidRPr="00FF2732" w:rsidRDefault="00077492" w:rsidP="00FF2732">
      <w:pPr>
        <w:spacing w:line="240" w:lineRule="auto"/>
        <w:jc w:val="both"/>
        <w:rPr>
          <w:rStyle w:val="Emphasis"/>
          <w:rPrChange w:id="975" w:author="Liu, Luyu" w:date="2020-08-02T21:19:00Z">
            <w:rPr/>
          </w:rPrChange>
        </w:rPr>
        <w:pPrChange w:id="976" w:author="Liu, Luyu" w:date="2020-08-02T21:19:00Z">
          <w:pPr>
            <w:pStyle w:val="ListParagraph"/>
            <w:numPr>
              <w:ilvl w:val="2"/>
              <w:numId w:val="2"/>
            </w:numPr>
            <w:spacing w:line="480" w:lineRule="auto"/>
            <w:ind w:hanging="720"/>
            <w:jc w:val="both"/>
          </w:pPr>
        </w:pPrChange>
      </w:pPr>
      <w:r w:rsidRPr="00FF2732">
        <w:rPr>
          <w:rStyle w:val="Emphasis"/>
          <w:rPrChange w:id="977" w:author="Liu, Luyu" w:date="2020-08-02T21:19:00Z">
            <w:rPr/>
          </w:rPrChange>
        </w:rPr>
        <w:t>Transit dependency</w:t>
      </w:r>
    </w:p>
    <w:p w14:paraId="1938FE2C" w14:textId="5F023DDC" w:rsidR="00077492" w:rsidRDefault="00077492" w:rsidP="00AF6A1D">
      <w:pPr>
        <w:spacing w:line="240" w:lineRule="auto"/>
        <w:ind w:firstLine="720"/>
        <w:jc w:val="both"/>
        <w:rPr>
          <w:rFonts w:ascii="Times New Roman" w:hAnsi="Times New Roman" w:cs="Times New Roman"/>
          <w:b/>
          <w:sz w:val="24"/>
        </w:rPr>
        <w:pPrChange w:id="978"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w:t>
      </w:r>
      <w:r>
        <w:rPr>
          <w:rFonts w:ascii="Times New Roman" w:hAnsi="Times New Roman" w:cs="Times New Roman"/>
          <w:sz w:val="24"/>
        </w:rPr>
        <w:lastRenderedPageBreak/>
        <w:t xml:space="preserve">on people using transit to commute and households with no vehicles do not have a significant correlation with </w:t>
      </w:r>
      <w:del w:id="979" w:author="Liu, Luyu" w:date="2020-07-29T17:26:00Z">
        <w:r w:rsidDel="00E71AC6">
          <w:rPr>
            <w:rFonts w:ascii="Times New Roman" w:hAnsi="Times New Roman" w:cs="Times New Roman"/>
            <w:sz w:val="24"/>
          </w:rPr>
          <w:delText>floor</w:delText>
        </w:r>
      </w:del>
      <w:ins w:id="98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8,39]","plainTextFormattedCitation":"[38,39]","previouslyFormattedCitation":"[37,38]"},"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38,39]</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981" w:author="Liu, Luyu" w:date="2020-07-20T23:14:00Z">
          <w:pPr>
            <w:spacing w:line="480" w:lineRule="auto"/>
          </w:pPr>
        </w:pPrChange>
      </w:pPr>
    </w:p>
    <w:p w14:paraId="35CC7C65" w14:textId="77777777" w:rsidR="00077492" w:rsidRPr="00FF2732" w:rsidRDefault="00077492" w:rsidP="00FF2732">
      <w:pPr>
        <w:spacing w:line="240" w:lineRule="auto"/>
        <w:rPr>
          <w:rStyle w:val="SubtleEmphasis"/>
          <w:rPrChange w:id="982" w:author="Liu, Luyu" w:date="2020-08-02T21:19:00Z">
            <w:rPr/>
          </w:rPrChange>
        </w:rPr>
        <w:pPrChange w:id="983" w:author="Liu, Luyu" w:date="2020-08-02T21:19:00Z">
          <w:pPr>
            <w:pStyle w:val="ListParagraph"/>
            <w:numPr>
              <w:ilvl w:val="1"/>
              <w:numId w:val="2"/>
            </w:numPr>
            <w:spacing w:line="480" w:lineRule="auto"/>
            <w:ind w:left="360" w:hanging="360"/>
          </w:pPr>
        </w:pPrChange>
      </w:pPr>
      <w:del w:id="984" w:author="Liu, Luyu" w:date="2020-08-02T21:19:00Z">
        <w:r w:rsidRPr="00FF2732" w:rsidDel="00FF2732">
          <w:rPr>
            <w:rStyle w:val="SubtleEmphasis"/>
            <w:rPrChange w:id="985" w:author="Liu, Luyu" w:date="2020-08-02T21:19:00Z">
              <w:rPr/>
            </w:rPrChange>
          </w:rPr>
          <w:delText xml:space="preserve"> </w:delText>
        </w:r>
      </w:del>
      <w:r w:rsidRPr="00FF2732">
        <w:rPr>
          <w:rStyle w:val="SubtleEmphasis"/>
          <w:rPrChange w:id="986" w:author="Liu, Luyu" w:date="2020-08-02T21:19:00Z">
            <w:rPr/>
          </w:rPrChange>
        </w:rPr>
        <w:t>Response intervals</w:t>
      </w:r>
      <w:del w:id="987" w:author="Liu, Luyu" w:date="2020-08-02T22:10:00Z">
        <w:r w:rsidRPr="00FF2732" w:rsidDel="00012747">
          <w:rPr>
            <w:rStyle w:val="SubtleEmphasis"/>
            <w:rPrChange w:id="988" w:author="Liu, Luyu" w:date="2020-08-02T21:19:00Z">
              <w:rPr/>
            </w:rPrChange>
          </w:rPr>
          <w:delText xml:space="preserve"> </w:delText>
        </w:r>
      </w:del>
    </w:p>
    <w:p w14:paraId="7D8E8C91" w14:textId="3D3992A0" w:rsidR="00637D19" w:rsidRDefault="00AF26FD" w:rsidP="00ED521E">
      <w:pPr>
        <w:spacing w:line="240" w:lineRule="auto"/>
        <w:ind w:firstLine="720"/>
        <w:jc w:val="both"/>
        <w:rPr>
          <w:ins w:id="989" w:author="Liu, Luyu" w:date="2020-08-02T23:01:00Z"/>
          <w:rFonts w:ascii="Times New Roman" w:hAnsi="Times New Roman" w:cs="Times New Roman"/>
          <w:sz w:val="24"/>
        </w:rPr>
        <w:pPrChange w:id="990" w:author="Liu, Luyu" w:date="2020-08-02T23:02:00Z">
          <w:pPr>
            <w:spacing w:line="240" w:lineRule="auto"/>
            <w:jc w:val="both"/>
          </w:pPr>
        </w:pPrChange>
      </w:pPr>
      <w:ins w:id="991"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r>
          <w:rPr>
            <w:rFonts w:ascii="Times New Roman" w:hAnsi="Times New Roman" w:cs="Times New Roman"/>
            <w:sz w:val="24"/>
          </w:rPr>
        </w:r>
      </w:ins>
      <w:r>
        <w:rPr>
          <w:rFonts w:ascii="Times New Roman" w:hAnsi="Times New Roman" w:cs="Times New Roman"/>
          <w:sz w:val="24"/>
        </w:rPr>
        <w:fldChar w:fldCharType="separate"/>
      </w:r>
      <w:ins w:id="992"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993" w:author="Liu, Luyu" w:date="2020-08-02T23:01:00Z">
        <w:r w:rsidR="00077492" w:rsidDel="00AF26FD">
          <w:rPr>
            <w:rFonts w:ascii="Times New Roman" w:hAnsi="Times New Roman" w:cs="Times New Roman"/>
            <w:sz w:val="24"/>
          </w:rPr>
          <w:fldChar w:fldCharType="separate"/>
        </w:r>
      </w:del>
      <w:del w:id="994"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995" w:author="Liu, Luyu" w:date="2020-07-29T17:26:00Z">
        <w:r w:rsidR="00077492" w:rsidDel="00E71AC6">
          <w:rPr>
            <w:rFonts w:ascii="Times New Roman" w:hAnsi="Times New Roman" w:cs="Times New Roman"/>
            <w:sz w:val="24"/>
          </w:rPr>
          <w:delText>floor</w:delText>
        </w:r>
      </w:del>
      <w:ins w:id="996"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0]","plainTextFormattedCitation":"[40]","previouslyFormattedCitation":"[39]"},"properties":{"noteIndex":0},"schema":"https://github.com/citation-style-language/schema/raw/master/csl-citation.json"}</w:instrText>
      </w:r>
      <w:r w:rsidR="00077492">
        <w:rPr>
          <w:rFonts w:ascii="Times New Roman" w:hAnsi="Times New Roman" w:cs="Times New Roman"/>
          <w:sz w:val="24"/>
        </w:rPr>
        <w:fldChar w:fldCharType="separate"/>
      </w:r>
      <w:r w:rsidR="008A6B31" w:rsidRPr="008A6B31">
        <w:rPr>
          <w:rFonts w:ascii="Times New Roman" w:hAnsi="Times New Roman" w:cs="Times New Roman"/>
          <w:noProof/>
          <w:sz w:val="24"/>
        </w:rPr>
        <w:t>[40]</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690808EF" w:rsidR="00077492" w:rsidRPr="00C94C81" w:rsidRDefault="00637D19" w:rsidP="00C94C81">
      <w:pPr>
        <w:spacing w:line="240" w:lineRule="auto"/>
        <w:rPr>
          <w:rFonts w:ascii="Times New Roman" w:hAnsi="Times New Roman" w:cs="Times New Roman"/>
          <w:b/>
          <w:sz w:val="24"/>
          <w:rPrChange w:id="997" w:author="Liu, Luyu" w:date="2020-08-02T23:07:00Z">
            <w:rPr>
              <w:rFonts w:ascii="Times New Roman" w:hAnsi="Times New Roman" w:cs="Times New Roman"/>
              <w:sz w:val="24"/>
            </w:rPr>
          </w:rPrChange>
        </w:rPr>
        <w:pPrChange w:id="998" w:author="Liu, Luyu" w:date="2020-08-02T23:07:00Z">
          <w:pPr>
            <w:spacing w:line="480" w:lineRule="auto"/>
            <w:jc w:val="both"/>
          </w:pPr>
        </w:pPrChange>
      </w:pPr>
      <w:bookmarkStart w:id="999" w:name="_Ref47301743"/>
      <w:ins w:id="1000" w:author="Liu, Luyu" w:date="2020-08-02T23:01:00Z">
        <w:r w:rsidRPr="00C94C81">
          <w:rPr>
            <w:rFonts w:ascii="Times New Roman" w:hAnsi="Times New Roman" w:cs="Times New Roman"/>
            <w:b/>
            <w:sz w:val="24"/>
            <w:rPrChange w:id="1001"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002"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003"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04"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005"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006" w:author="Liu, Luyu" w:date="2020-08-02T23:07:00Z">
              <w:rPr>
                <w:rFonts w:ascii="Times New Roman" w:hAnsi="Times New Roman" w:cs="Times New Roman"/>
                <w:sz w:val="24"/>
              </w:rPr>
            </w:rPrChange>
          </w:rPr>
          <w:fldChar w:fldCharType="end"/>
        </w:r>
        <w:bookmarkEnd w:id="999"/>
        <w:r w:rsidRPr="00C94C81">
          <w:rPr>
            <w:rFonts w:ascii="Times New Roman" w:hAnsi="Times New Roman" w:cs="Times New Roman"/>
            <w:b/>
            <w:sz w:val="24"/>
            <w:rPrChange w:id="1007" w:author="Liu, Luyu" w:date="2020-08-02T23:07:00Z">
              <w:rPr>
                <w:rFonts w:ascii="Times New Roman" w:hAnsi="Times New Roman" w:cs="Times New Roman"/>
                <w:sz w:val="24"/>
              </w:rPr>
            </w:rPrChange>
          </w:rPr>
          <w:t>. The geographic pattern of response interval with incubation lag =0 from cliff point (quantile classification).</w:t>
        </w:r>
      </w:ins>
    </w:p>
    <w:p w14:paraId="55C44FF4" w14:textId="52DA1CBF" w:rsidR="00077492" w:rsidDel="003E4344" w:rsidRDefault="00077492">
      <w:pPr>
        <w:spacing w:line="240" w:lineRule="auto"/>
        <w:jc w:val="both"/>
        <w:rPr>
          <w:del w:id="1008" w:author="Liu, Luyu" w:date="2020-07-29T17:38:00Z"/>
          <w:rFonts w:ascii="Times New Roman" w:hAnsi="Times New Roman" w:cs="Times New Roman"/>
          <w:sz w:val="24"/>
        </w:rPr>
        <w:pPrChange w:id="1009" w:author="Liu, Luyu" w:date="2020-07-20T23:14:00Z">
          <w:pPr>
            <w:spacing w:line="480" w:lineRule="auto"/>
            <w:jc w:val="both"/>
          </w:pPr>
        </w:pPrChange>
      </w:pPr>
      <w:r>
        <w:rPr>
          <w:rFonts w:ascii="Times New Roman" w:hAnsi="Times New Roman" w:cs="Times New Roman"/>
          <w:sz w:val="24"/>
        </w:rPr>
        <w:tab/>
        <w:t xml:space="preserve">The response interval patterns in </w:t>
      </w:r>
      <w:ins w:id="1010"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r w:rsidR="00AF26FD">
          <w:rPr>
            <w:rFonts w:ascii="Times New Roman" w:hAnsi="Times New Roman" w:cs="Times New Roman"/>
            <w:sz w:val="24"/>
          </w:rPr>
        </w:r>
      </w:ins>
      <w:r w:rsidR="00AF26FD">
        <w:rPr>
          <w:rFonts w:ascii="Times New Roman" w:hAnsi="Times New Roman" w:cs="Times New Roman"/>
          <w:sz w:val="24"/>
        </w:rPr>
        <w:fldChar w:fldCharType="separate"/>
      </w:r>
      <w:ins w:id="1011"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012" w:author="Liu, Luyu" w:date="2020-08-02T23:01:00Z">
        <w:r w:rsidDel="00AF26FD">
          <w:rPr>
            <w:rFonts w:ascii="Times New Roman" w:hAnsi="Times New Roman" w:cs="Times New Roman"/>
            <w:sz w:val="24"/>
          </w:rPr>
          <w:fldChar w:fldCharType="separate"/>
        </w:r>
      </w:del>
      <w:del w:id="1013"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1]","plainTextFormattedCitation":"[41]","previouslyFormattedCitation":"[40]"},"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014" w:author="Liu, Luyu" w:date="2020-07-29T17:38:00Z"/>
          <w:rFonts w:ascii="Times New Roman" w:hAnsi="Times New Roman" w:cs="Times New Roman"/>
          <w:sz w:val="24"/>
        </w:rPr>
        <w:pPrChange w:id="1015" w:author="Liu, Luyu" w:date="2020-07-20T23:14:00Z">
          <w:pPr>
            <w:spacing w:line="480" w:lineRule="auto"/>
          </w:pPr>
        </w:pPrChange>
      </w:pPr>
    </w:p>
    <w:p w14:paraId="0C93A329" w14:textId="370F2470" w:rsidR="00077492" w:rsidDel="00637D19" w:rsidRDefault="00077492" w:rsidP="00637D19">
      <w:pPr>
        <w:spacing w:line="240" w:lineRule="auto"/>
        <w:jc w:val="both"/>
        <w:rPr>
          <w:del w:id="1016" w:author="Liu, Luyu" w:date="2020-08-02T23:01:00Z"/>
          <w:rFonts w:ascii="Times New Roman" w:hAnsi="Times New Roman" w:cs="Times New Roman"/>
          <w:sz w:val="24"/>
        </w:rPr>
        <w:pPrChange w:id="1017" w:author="Liu, Luyu" w:date="2020-08-02T23:01:00Z">
          <w:pPr>
            <w:keepNext/>
            <w:spacing w:line="480" w:lineRule="auto"/>
          </w:pPr>
        </w:pPrChange>
      </w:pPr>
      <w:del w:id="1018"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rsidP="00637D19">
      <w:pPr>
        <w:spacing w:line="240" w:lineRule="auto"/>
        <w:jc w:val="both"/>
        <w:rPr>
          <w:rFonts w:ascii="Times New Roman" w:hAnsi="Times New Roman" w:cs="Times New Roman"/>
          <w:sz w:val="24"/>
        </w:rPr>
        <w:pPrChange w:id="1019" w:author="Liu, Luyu" w:date="2020-08-02T23:01:00Z">
          <w:pPr>
            <w:spacing w:line="480" w:lineRule="auto"/>
            <w:jc w:val="center"/>
          </w:pPr>
        </w:pPrChange>
      </w:pPr>
      <w:bookmarkStart w:id="1020" w:name="_Ref41983922"/>
      <w:del w:id="1021"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022" w:author="Liu, Luyu" w:date="2020-07-29T23:11:00Z">
        <w:r w:rsidDel="006C64A6">
          <w:rPr>
            <w:rFonts w:ascii="Times New Roman" w:hAnsi="Times New Roman" w:cs="Times New Roman"/>
            <w:noProof/>
            <w:sz w:val="24"/>
          </w:rPr>
          <w:delText>3</w:delText>
        </w:r>
      </w:del>
      <w:del w:id="1023" w:author="Liu, Luyu" w:date="2020-08-02T23:01:00Z">
        <w:r w:rsidRPr="0078451C" w:rsidDel="00637D19">
          <w:rPr>
            <w:rFonts w:ascii="Times New Roman" w:hAnsi="Times New Roman" w:cs="Times New Roman"/>
            <w:sz w:val="24"/>
          </w:rPr>
          <w:fldChar w:fldCharType="end"/>
        </w:r>
        <w:bookmarkEnd w:id="1020"/>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7EC902A2" w:rsidR="00077492" w:rsidRDefault="00077492">
      <w:pPr>
        <w:keepNext/>
        <w:spacing w:line="240" w:lineRule="auto"/>
        <w:rPr>
          <w:rFonts w:ascii="Times New Roman" w:hAnsi="Times New Roman" w:cs="Times New Roman"/>
          <w:sz w:val="24"/>
        </w:rPr>
        <w:pPrChange w:id="1024" w:author="Liu, Luyu" w:date="2020-07-20T23:14: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025" w:author="Liu, Luyu" w:date="2020-07-29T17:26:00Z">
        <w:r w:rsidDel="00E71AC6">
          <w:rPr>
            <w:rFonts w:ascii="Times New Roman" w:hAnsi="Times New Roman" w:cs="Times New Roman"/>
            <w:sz w:val="24"/>
          </w:rPr>
          <w:delText>floor</w:delText>
        </w:r>
      </w:del>
      <w:ins w:id="102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8A6B3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2]","plainTextFormattedCitation":"[42]","previouslyFormattedCitation":"[41]"},"properties":{"noteIndex":0},"schema":"https://github.com/citation-style-language/schema/raw/master/csl-citation.json"}</w:instrText>
      </w:r>
      <w:r>
        <w:rPr>
          <w:rFonts w:ascii="Times New Roman" w:hAnsi="Times New Roman" w:cs="Times New Roman"/>
          <w:sz w:val="24"/>
        </w:rPr>
        <w:fldChar w:fldCharType="separate"/>
      </w:r>
      <w:r w:rsidR="008A6B31" w:rsidRPr="008A6B31">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w:t>
      </w:r>
      <w:r>
        <w:rPr>
          <w:rFonts w:ascii="Times New Roman" w:hAnsi="Times New Roman" w:cs="Times New Roman"/>
          <w:sz w:val="24"/>
        </w:rPr>
        <w:lastRenderedPageBreak/>
        <w:t>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Del="003E4344" w:rsidRDefault="00077492">
      <w:pPr>
        <w:spacing w:line="240" w:lineRule="auto"/>
        <w:jc w:val="both"/>
        <w:rPr>
          <w:del w:id="1027" w:author="Liu, Luyu" w:date="2020-07-29T17:38:00Z"/>
          <w:rFonts w:ascii="Times New Roman" w:hAnsi="Times New Roman" w:cs="Times New Roman"/>
          <w:sz w:val="24"/>
        </w:rPr>
        <w:pPrChange w:id="1028"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029" w:author="Liu, Luyu" w:date="2020-07-29T17:38:00Z"/>
          <w:noProof/>
        </w:rPr>
        <w:pPrChange w:id="1030" w:author="Liu, Luyu" w:date="2020-07-20T23:14:00Z">
          <w:pPr>
            <w:keepNext/>
            <w:spacing w:line="480" w:lineRule="auto"/>
          </w:pPr>
        </w:pPrChange>
      </w:pPr>
    </w:p>
    <w:p w14:paraId="51CB1154" w14:textId="77777777" w:rsidR="00077492" w:rsidDel="003E4344" w:rsidRDefault="00077492">
      <w:pPr>
        <w:spacing w:line="240" w:lineRule="auto"/>
        <w:rPr>
          <w:del w:id="1031" w:author="Liu, Luyu" w:date="2020-07-29T17:38:00Z"/>
          <w:rFonts w:ascii="Times New Roman" w:hAnsi="Times New Roman" w:cs="Times New Roman"/>
          <w:sz w:val="24"/>
        </w:rPr>
        <w:pPrChange w:id="1032" w:author="Liu, Luyu" w:date="2020-07-20T23:14:00Z">
          <w:pPr>
            <w:spacing w:line="480" w:lineRule="auto"/>
          </w:pPr>
        </w:pPrChange>
      </w:pPr>
    </w:p>
    <w:p w14:paraId="7664A778" w14:textId="77777777" w:rsidR="00077492" w:rsidRDefault="00077492" w:rsidP="003E4344">
      <w:pPr>
        <w:spacing w:line="240" w:lineRule="auto"/>
        <w:jc w:val="both"/>
        <w:rPr>
          <w:rFonts w:ascii="Times New Roman" w:hAnsi="Times New Roman" w:cs="Times New Roman"/>
          <w:sz w:val="24"/>
        </w:rPr>
        <w:pPrChange w:id="1033" w:author="Liu, Luyu" w:date="2020-07-29T17:38:00Z">
          <w:pPr>
            <w:spacing w:line="480" w:lineRule="auto"/>
          </w:pPr>
        </w:pPrChange>
      </w:pPr>
    </w:p>
    <w:p w14:paraId="0E798C46" w14:textId="77777777" w:rsidR="00077492" w:rsidRPr="00FF2732" w:rsidRDefault="00077492" w:rsidP="00FF2732">
      <w:pPr>
        <w:spacing w:line="240" w:lineRule="auto"/>
        <w:rPr>
          <w:rStyle w:val="SubtleEmphasis"/>
          <w:rPrChange w:id="1034" w:author="Liu, Luyu" w:date="2020-08-02T21:19:00Z">
            <w:rPr/>
          </w:rPrChange>
        </w:rPr>
        <w:pPrChange w:id="1035" w:author="Liu, Luyu" w:date="2020-08-02T21:19:00Z">
          <w:pPr>
            <w:pStyle w:val="ListParagraph"/>
            <w:numPr>
              <w:ilvl w:val="1"/>
              <w:numId w:val="2"/>
            </w:numPr>
            <w:spacing w:line="480" w:lineRule="auto"/>
            <w:ind w:left="360" w:hanging="360"/>
          </w:pPr>
        </w:pPrChange>
      </w:pPr>
      <w:del w:id="1036" w:author="Liu, Luyu" w:date="2020-08-02T21:19:00Z">
        <w:r w:rsidRPr="00FF2732" w:rsidDel="00FF2732">
          <w:rPr>
            <w:rStyle w:val="SubtleEmphasis"/>
            <w:rPrChange w:id="1037" w:author="Liu, Luyu" w:date="2020-08-02T21:19:00Z">
              <w:rPr/>
            </w:rPrChange>
          </w:rPr>
          <w:delText xml:space="preserve"> </w:delText>
        </w:r>
      </w:del>
      <w:r w:rsidRPr="00FF2732">
        <w:rPr>
          <w:rStyle w:val="SubtleEmphasis"/>
          <w:rPrChange w:id="1038" w:author="Liu, Luyu" w:date="2020-08-02T21:19:00Z">
            <w:rPr/>
          </w:rPrChange>
        </w:rPr>
        <w:t>Decay rate</w:t>
      </w:r>
    </w:p>
    <w:p w14:paraId="68071FA3" w14:textId="432E1CD5" w:rsidR="00077492" w:rsidRDefault="00263C5F" w:rsidP="00AF6A1D">
      <w:pPr>
        <w:spacing w:line="240" w:lineRule="auto"/>
        <w:ind w:firstLine="720"/>
        <w:jc w:val="both"/>
        <w:rPr>
          <w:rFonts w:ascii="Times New Roman" w:hAnsi="Times New Roman" w:cs="Times New Roman"/>
          <w:sz w:val="24"/>
        </w:rPr>
        <w:pPrChange w:id="1039" w:author="Liu, Luyu" w:date="2020-08-02T21:21:00Z">
          <w:pPr>
            <w:spacing w:line="480" w:lineRule="auto"/>
            <w:jc w:val="both"/>
          </w:pPr>
        </w:pPrChange>
      </w:pPr>
      <w:ins w:id="1040"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r>
          <w:rPr>
            <w:rFonts w:ascii="Times New Roman" w:hAnsi="Times New Roman" w:cs="Times New Roman"/>
            <w:sz w:val="24"/>
          </w:rPr>
        </w:r>
      </w:ins>
      <w:r>
        <w:rPr>
          <w:rFonts w:ascii="Times New Roman" w:hAnsi="Times New Roman" w:cs="Times New Roman"/>
          <w:sz w:val="24"/>
        </w:rPr>
        <w:fldChar w:fldCharType="separate"/>
      </w:r>
      <w:ins w:id="1041"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042"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043"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Change w:id="1044" w:author="Liu, Luyu" w:date="2020-07-29T23:40:00Z">
              <w:rPr>
                <w:rFonts w:ascii="Times New Roman" w:hAnsi="Times New Roman" w:cs="Times New Roman"/>
                <w:sz w:val="24"/>
              </w:rPr>
            </w:rPrChange>
          </w:rPr>
          <w:delInstrText xml:space="preserve"> REF _Ref41985219 \h </w:delInstrText>
        </w:r>
        <w:r w:rsidR="00077492" w:rsidRPr="00263C5F" w:rsidDel="00263C5F">
          <w:rPr>
            <w:rFonts w:ascii="Times New Roman" w:hAnsi="Times New Roman" w:cs="Times New Roman"/>
            <w:sz w:val="24"/>
            <w:rPrChange w:id="1045" w:author="Liu, Luyu" w:date="2020-07-29T23:40:00Z">
              <w:rPr>
                <w:rFonts w:ascii="Times New Roman" w:hAnsi="Times New Roman" w:cs="Times New Roman"/>
                <w:sz w:val="24"/>
              </w:rPr>
            </w:rPrChange>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046" w:author="Liu, Luyu" w:date="2020-07-29T17:26:00Z">
        <w:r w:rsidR="00077492" w:rsidDel="00E71AC6">
          <w:rPr>
            <w:rFonts w:ascii="Times New Roman" w:hAnsi="Times New Roman" w:cs="Times New Roman"/>
            <w:sz w:val="24"/>
          </w:rPr>
          <w:delText>floor</w:delText>
        </w:r>
      </w:del>
      <w:ins w:id="1047"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048" w:author="Liu, Luyu" w:date="2020-07-29T17:26:00Z">
        <w:r w:rsidR="00077492" w:rsidDel="00E71AC6">
          <w:rPr>
            <w:rFonts w:ascii="Times New Roman" w:hAnsi="Times New Roman" w:cs="Times New Roman"/>
            <w:sz w:val="24"/>
          </w:rPr>
          <w:delText>floor</w:delText>
        </w:r>
      </w:del>
      <w:ins w:id="1049"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7455919E" w14:textId="77777777" w:rsidR="00077492" w:rsidRPr="00C94C81" w:rsidDel="003E4344" w:rsidRDefault="00077492" w:rsidP="00C94C81">
      <w:pPr>
        <w:spacing w:line="240" w:lineRule="auto"/>
        <w:rPr>
          <w:del w:id="1050" w:author="Liu, Luyu" w:date="2020-07-29T17:38:00Z"/>
          <w:rFonts w:ascii="Times New Roman" w:hAnsi="Times New Roman" w:cs="Times New Roman"/>
          <w:b/>
          <w:sz w:val="24"/>
          <w:rPrChange w:id="1051" w:author="Liu, Luyu" w:date="2020-08-02T23:07:00Z">
            <w:rPr>
              <w:del w:id="1052" w:author="Liu, Luyu" w:date="2020-07-29T17:38:00Z"/>
              <w:rFonts w:ascii="Times New Roman" w:hAnsi="Times New Roman" w:cs="Times New Roman"/>
              <w:sz w:val="24"/>
            </w:rPr>
          </w:rPrChange>
        </w:rPr>
        <w:pPrChange w:id="1053" w:author="Liu, Luyu" w:date="2020-08-02T23:07:00Z">
          <w:pPr>
            <w:spacing w:line="480" w:lineRule="auto"/>
          </w:pPr>
        </w:pPrChange>
      </w:pPr>
    </w:p>
    <w:p w14:paraId="11C05FB3" w14:textId="7609D2CA" w:rsidR="00077492" w:rsidRPr="00C94C81" w:rsidDel="003E4344" w:rsidRDefault="00077492" w:rsidP="00C94C81">
      <w:pPr>
        <w:keepNext/>
        <w:spacing w:line="240" w:lineRule="auto"/>
        <w:rPr>
          <w:del w:id="1054" w:author="Liu, Luyu" w:date="2020-07-29T17:38:00Z"/>
          <w:rFonts w:ascii="Times New Roman" w:hAnsi="Times New Roman" w:cs="Times New Roman"/>
          <w:b/>
          <w:sz w:val="24"/>
          <w:rPrChange w:id="1055" w:author="Liu, Luyu" w:date="2020-08-02T23:07:00Z">
            <w:rPr>
              <w:del w:id="1056" w:author="Liu, Luyu" w:date="2020-07-29T17:38:00Z"/>
              <w:rFonts w:ascii="Times New Roman" w:hAnsi="Times New Roman" w:cs="Times New Roman"/>
              <w:sz w:val="24"/>
            </w:rPr>
          </w:rPrChange>
        </w:rPr>
        <w:pPrChange w:id="1057" w:author="Liu, Luyu" w:date="2020-08-02T23:07:00Z">
          <w:pPr>
            <w:keepNext/>
            <w:spacing w:line="480" w:lineRule="auto"/>
          </w:pPr>
        </w:pPrChange>
      </w:pPr>
      <w:del w:id="1058" w:author="Liu, Luyu" w:date="2020-07-29T17:38:00Z">
        <w:r w:rsidRPr="00C94C81" w:rsidDel="003E4344">
          <w:rPr>
            <w:b/>
            <w:noProof/>
            <w:rPrChange w:id="1059" w:author="Liu, Luyu" w:date="2020-08-02T23:07:00Z">
              <w:rPr>
                <w:noProof/>
              </w:rPr>
            </w:rPrChange>
          </w:rPr>
          <w:delText xml:space="preserve"> </w:delText>
        </w:r>
        <w:r w:rsidRPr="00C94C81" w:rsidDel="003E4344">
          <w:rPr>
            <w:b/>
            <w:noProof/>
            <w:rPrChange w:id="1060"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rsidP="00C94C81">
      <w:pPr>
        <w:spacing w:line="240" w:lineRule="auto"/>
        <w:rPr>
          <w:del w:id="1061" w:author="Liu, Luyu" w:date="2020-07-29T17:38:00Z"/>
          <w:rFonts w:ascii="Times New Roman" w:hAnsi="Times New Roman" w:cs="Times New Roman"/>
          <w:b/>
          <w:sz w:val="24"/>
          <w:rPrChange w:id="1062" w:author="Liu, Luyu" w:date="2020-08-02T23:07:00Z">
            <w:rPr>
              <w:del w:id="1063" w:author="Liu, Luyu" w:date="2020-07-29T17:38:00Z"/>
              <w:rFonts w:ascii="Times New Roman" w:hAnsi="Times New Roman" w:cs="Times New Roman"/>
              <w:sz w:val="24"/>
            </w:rPr>
          </w:rPrChange>
        </w:rPr>
        <w:pPrChange w:id="1064" w:author="Liu, Luyu" w:date="2020-08-02T23:07:00Z">
          <w:pPr>
            <w:spacing w:line="480" w:lineRule="auto"/>
            <w:jc w:val="center"/>
          </w:pPr>
        </w:pPrChange>
      </w:pPr>
      <w:bookmarkStart w:id="1065" w:name="_Ref46958465"/>
      <w:r w:rsidRPr="00C94C81">
        <w:rPr>
          <w:rFonts w:ascii="Times New Roman" w:hAnsi="Times New Roman" w:cs="Times New Roman"/>
          <w:b/>
          <w:sz w:val="24"/>
          <w:rPrChange w:id="1066"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067"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068"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69" w:author="Liu, Luyu" w:date="2020-08-02T23:07:00Z">
            <w:rPr>
              <w:rFonts w:ascii="Times New Roman" w:hAnsi="Times New Roman" w:cs="Times New Roman"/>
              <w:sz w:val="24"/>
            </w:rPr>
          </w:rPrChange>
        </w:rPr>
        <w:fldChar w:fldCharType="separate"/>
      </w:r>
      <w:ins w:id="1070" w:author="Liu, Luyu" w:date="2020-07-29T23:40:00Z">
        <w:r w:rsidR="00263C5F" w:rsidRPr="00C94C81">
          <w:rPr>
            <w:rFonts w:ascii="Times New Roman" w:hAnsi="Times New Roman" w:cs="Times New Roman"/>
            <w:b/>
            <w:noProof/>
            <w:sz w:val="24"/>
            <w:rPrChange w:id="1071" w:author="Liu, Luyu" w:date="2020-08-02T23:07:00Z">
              <w:rPr>
                <w:rFonts w:ascii="Times New Roman" w:hAnsi="Times New Roman" w:cs="Times New Roman"/>
                <w:noProof/>
                <w:sz w:val="24"/>
              </w:rPr>
            </w:rPrChange>
          </w:rPr>
          <w:t>6</w:t>
        </w:r>
      </w:ins>
      <w:del w:id="1072" w:author="Liu, Luyu" w:date="2020-07-29T23:11:00Z">
        <w:r w:rsidRPr="00C94C81" w:rsidDel="006C64A6">
          <w:rPr>
            <w:rFonts w:ascii="Times New Roman" w:hAnsi="Times New Roman" w:cs="Times New Roman"/>
            <w:b/>
            <w:noProof/>
            <w:sz w:val="24"/>
            <w:rPrChange w:id="1073"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1074" w:author="Liu, Luyu" w:date="2020-08-02T23:07:00Z">
            <w:rPr>
              <w:rFonts w:ascii="Times New Roman" w:hAnsi="Times New Roman" w:cs="Times New Roman"/>
              <w:sz w:val="24"/>
            </w:rPr>
          </w:rPrChange>
        </w:rPr>
        <w:fldChar w:fldCharType="end"/>
      </w:r>
      <w:bookmarkEnd w:id="1065"/>
      <w:r w:rsidRPr="00C94C81">
        <w:rPr>
          <w:rFonts w:ascii="Times New Roman" w:hAnsi="Times New Roman" w:cs="Times New Roman"/>
          <w:b/>
          <w:sz w:val="24"/>
          <w:rPrChange w:id="1075"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rsidP="00C94C81">
      <w:pPr>
        <w:spacing w:line="240" w:lineRule="auto"/>
        <w:rPr>
          <w:rFonts w:ascii="Times New Roman" w:hAnsi="Times New Roman" w:cs="Times New Roman"/>
          <w:b/>
          <w:sz w:val="24"/>
          <w:rPrChange w:id="1076" w:author="Liu, Luyu" w:date="2020-08-02T23:07:00Z">
            <w:rPr>
              <w:rFonts w:ascii="Times New Roman" w:hAnsi="Times New Roman" w:cs="Times New Roman"/>
              <w:sz w:val="24"/>
            </w:rPr>
          </w:rPrChange>
        </w:rPr>
        <w:pPrChange w:id="1077" w:author="Liu, Luyu" w:date="2020-08-02T23:07:00Z">
          <w:pPr>
            <w:keepNext/>
            <w:spacing w:line="480" w:lineRule="auto"/>
          </w:pPr>
        </w:pPrChange>
      </w:pPr>
    </w:p>
    <w:p w14:paraId="2931084A" w14:textId="2B4D1B56" w:rsidR="00077492" w:rsidRPr="00AC2AE6" w:rsidDel="00F92F58" w:rsidRDefault="00077492" w:rsidP="00F92F58">
      <w:pPr>
        <w:spacing w:line="240" w:lineRule="auto"/>
        <w:ind w:firstLine="720"/>
        <w:jc w:val="both"/>
        <w:rPr>
          <w:del w:id="1078" w:author="Liu, Luyu" w:date="2020-07-29T17:41:00Z"/>
          <w:rFonts w:ascii="Times New Roman" w:hAnsi="Times New Roman" w:cs="Times New Roman"/>
          <w:sz w:val="24"/>
        </w:rPr>
        <w:pPrChange w:id="1079"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1080"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1081"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1082" w:author="Liu, Luyu" w:date="2020-07-29T17:26:00Z">
        <w:r w:rsidDel="00E71AC6">
          <w:rPr>
            <w:rFonts w:ascii="Times New Roman" w:hAnsi="Times New Roman" w:cs="Times New Roman"/>
            <w:sz w:val="24"/>
          </w:rPr>
          <w:delText>floor</w:delText>
        </w:r>
      </w:del>
      <w:ins w:id="108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084"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085"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1086"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1087"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1088" w:author="Liu, Luyu" w:date="2020-07-29T17:26:00Z">
        <w:r w:rsidDel="00E71AC6">
          <w:rPr>
            <w:rFonts w:ascii="Times New Roman" w:hAnsi="Times New Roman" w:cs="Times New Roman"/>
            <w:sz w:val="24"/>
          </w:rPr>
          <w:delText>floor</w:delText>
        </w:r>
      </w:del>
      <w:ins w:id="108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1090" w:author="Liu, Luyu" w:date="2020-07-29T17:26:00Z">
        <w:r w:rsidDel="00E71AC6">
          <w:rPr>
            <w:rFonts w:ascii="Times New Roman" w:hAnsi="Times New Roman" w:cs="Times New Roman"/>
            <w:sz w:val="24"/>
          </w:rPr>
          <w:delText>floor</w:delText>
        </w:r>
      </w:del>
      <w:ins w:id="109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092"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093"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1094"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rsidP="00F92F58">
      <w:pPr>
        <w:spacing w:line="240" w:lineRule="auto"/>
        <w:ind w:firstLine="720"/>
        <w:jc w:val="both"/>
        <w:pPrChange w:id="1095" w:author="Liu, Luyu" w:date="2020-07-29T17:41:00Z">
          <w:pPr>
            <w:keepNext/>
            <w:spacing w:line="480" w:lineRule="auto"/>
            <w:jc w:val="center"/>
          </w:pPr>
        </w:pPrChange>
      </w:pPr>
      <w:del w:id="1096"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7F6F8A94" w14:textId="6B10ACC1" w:rsidR="00077492" w:rsidRPr="00C94C81" w:rsidRDefault="00077492" w:rsidP="00C94C81">
      <w:pPr>
        <w:spacing w:line="240" w:lineRule="auto"/>
        <w:rPr>
          <w:rFonts w:ascii="Times New Roman" w:hAnsi="Times New Roman" w:cs="Times New Roman"/>
          <w:b/>
          <w:sz w:val="24"/>
          <w:rPrChange w:id="1097" w:author="Liu, Luyu" w:date="2020-08-02T23:07:00Z">
            <w:rPr>
              <w:rFonts w:ascii="Times New Roman" w:hAnsi="Times New Roman" w:cs="Times New Roman"/>
              <w:sz w:val="24"/>
            </w:rPr>
          </w:rPrChange>
        </w:rPr>
        <w:pPrChange w:id="1098" w:author="Liu, Luyu" w:date="2020-08-02T23:07:00Z">
          <w:pPr>
            <w:spacing w:line="480" w:lineRule="auto"/>
            <w:jc w:val="center"/>
          </w:pPr>
        </w:pPrChange>
      </w:pPr>
      <w:bookmarkStart w:id="1099" w:name="_Ref41985219"/>
      <w:bookmarkStart w:id="1100" w:name="_Ref41947893"/>
      <w:r w:rsidRPr="00C94C81">
        <w:rPr>
          <w:rFonts w:ascii="Times New Roman" w:hAnsi="Times New Roman" w:cs="Times New Roman"/>
          <w:b/>
          <w:sz w:val="24"/>
          <w:rPrChange w:id="1101"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102"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103"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04" w:author="Liu, Luyu" w:date="2020-08-02T23:07:00Z">
            <w:rPr>
              <w:rFonts w:ascii="Times New Roman" w:hAnsi="Times New Roman" w:cs="Times New Roman"/>
              <w:sz w:val="24"/>
            </w:rPr>
          </w:rPrChange>
        </w:rPr>
        <w:fldChar w:fldCharType="separate"/>
      </w:r>
      <w:ins w:id="1105" w:author="Liu, Luyu" w:date="2020-07-29T23:34:00Z">
        <w:r w:rsidR="00810688" w:rsidRPr="00C94C81">
          <w:rPr>
            <w:rFonts w:ascii="Times New Roman" w:hAnsi="Times New Roman" w:cs="Times New Roman"/>
            <w:b/>
            <w:noProof/>
            <w:sz w:val="24"/>
            <w:rPrChange w:id="1106" w:author="Liu, Luyu" w:date="2020-08-02T23:07:00Z">
              <w:rPr>
                <w:rFonts w:ascii="Times New Roman" w:hAnsi="Times New Roman" w:cs="Times New Roman"/>
                <w:noProof/>
                <w:sz w:val="24"/>
              </w:rPr>
            </w:rPrChange>
          </w:rPr>
          <w:t>7</w:t>
        </w:r>
      </w:ins>
      <w:del w:id="1107" w:author="Liu, Luyu" w:date="2020-07-29T23:11:00Z">
        <w:r w:rsidRPr="00C94C81" w:rsidDel="006C64A6">
          <w:rPr>
            <w:rFonts w:ascii="Times New Roman" w:hAnsi="Times New Roman" w:cs="Times New Roman"/>
            <w:b/>
            <w:noProof/>
            <w:sz w:val="24"/>
            <w:rPrChange w:id="1108"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1109" w:author="Liu, Luyu" w:date="2020-08-02T23:07:00Z">
            <w:rPr>
              <w:rFonts w:ascii="Times New Roman" w:hAnsi="Times New Roman" w:cs="Times New Roman"/>
              <w:sz w:val="24"/>
            </w:rPr>
          </w:rPrChange>
        </w:rPr>
        <w:fldChar w:fldCharType="end"/>
      </w:r>
      <w:bookmarkEnd w:id="1099"/>
      <w:r w:rsidRPr="00C94C81">
        <w:rPr>
          <w:rFonts w:ascii="Times New Roman" w:hAnsi="Times New Roman" w:cs="Times New Roman"/>
          <w:b/>
          <w:sz w:val="24"/>
          <w:rPrChange w:id="1110" w:author="Liu, Luyu" w:date="2020-08-02T23:07:00Z">
            <w:rPr>
              <w:rFonts w:ascii="Times New Roman" w:hAnsi="Times New Roman" w:cs="Times New Roman"/>
              <w:sz w:val="24"/>
            </w:rPr>
          </w:rPrChange>
        </w:rPr>
        <w:t>. Hyperbolic relationship between decay rates and cliff</w:t>
      </w:r>
      <w:ins w:id="1111" w:author="Liu, Luyu" w:date="2020-07-29T17:41:00Z">
        <w:r w:rsidR="00C60F4B" w:rsidRPr="00C94C81">
          <w:rPr>
            <w:rFonts w:ascii="Times New Roman" w:hAnsi="Times New Roman" w:cs="Times New Roman"/>
            <w:b/>
            <w:sz w:val="24"/>
            <w:rPrChange w:id="1112"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1113" w:author="Liu, Luyu" w:date="2020-08-02T23:07:00Z">
            <w:rPr>
              <w:rFonts w:ascii="Times New Roman" w:hAnsi="Times New Roman" w:cs="Times New Roman"/>
              <w:sz w:val="24"/>
            </w:rPr>
          </w:rPrChange>
        </w:rPr>
        <w:t xml:space="preserve"> points.</w:t>
      </w:r>
    </w:p>
    <w:bookmarkEnd w:id="1100"/>
    <w:p w14:paraId="75244EB1" w14:textId="77777777" w:rsidR="00077492" w:rsidRDefault="00077492">
      <w:pPr>
        <w:spacing w:line="240" w:lineRule="auto"/>
        <w:rPr>
          <w:rFonts w:ascii="Times New Roman" w:hAnsi="Times New Roman" w:cs="Times New Roman"/>
          <w:sz w:val="24"/>
        </w:rPr>
        <w:pPrChange w:id="1114"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1115" w:author="Liu, Luyu" w:date="2020-08-02T21:19:00Z">
            <w:rPr>
              <w:rFonts w:ascii="Times New Roman" w:hAnsi="Times New Roman" w:cs="Times New Roman"/>
              <w:b/>
              <w:sz w:val="24"/>
              <w:highlight w:val="yellow"/>
            </w:rPr>
          </w:rPrChange>
        </w:rPr>
        <w:pPrChange w:id="1116" w:author="Liu, Luyu" w:date="2020-07-20T23:14:00Z">
          <w:pPr>
            <w:spacing w:line="480" w:lineRule="auto"/>
          </w:pPr>
        </w:pPrChange>
      </w:pPr>
      <w:del w:id="1117" w:author="Liu, Luyu" w:date="2020-08-02T21:19:00Z">
        <w:r w:rsidRPr="00FF2732" w:rsidDel="00FF2732">
          <w:rPr>
            <w:rStyle w:val="SubtleEmphasis"/>
            <w:rPrChange w:id="1118" w:author="Liu, Luyu" w:date="2020-08-02T21:19:00Z">
              <w:rPr>
                <w:rFonts w:ascii="Times New Roman" w:hAnsi="Times New Roman" w:cs="Times New Roman"/>
                <w:b/>
                <w:sz w:val="24"/>
              </w:rPr>
            </w:rPrChange>
          </w:rPr>
          <w:delText>3.4.</w:delText>
        </w:r>
        <w:r w:rsidRPr="00FF2732" w:rsidDel="00FF2732">
          <w:rPr>
            <w:rStyle w:val="SubtleEmphasis"/>
            <w:rPrChange w:id="1119" w:author="Liu, Luyu" w:date="2020-08-02T21:19:00Z">
              <w:rPr>
                <w:rFonts w:ascii="Times New Roman" w:hAnsi="Times New Roman" w:cs="Times New Roman"/>
                <w:sz w:val="24"/>
              </w:rPr>
            </w:rPrChange>
          </w:rPr>
          <w:delText xml:space="preserve"> </w:delText>
        </w:r>
      </w:del>
      <w:r w:rsidRPr="00FF2732">
        <w:rPr>
          <w:rStyle w:val="SubtleEmphasis"/>
          <w:rPrChange w:id="1120"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1121" w:author="Liu, Luyu" w:date="2020-08-02T21:19:00Z">
            <w:rPr>
              <w:rFonts w:ascii="Times New Roman" w:hAnsi="Times New Roman" w:cs="Times New Roman"/>
              <w:b/>
              <w:sz w:val="24"/>
              <w:highlight w:val="yellow"/>
            </w:rPr>
          </w:rPrChange>
        </w:rPr>
        <w:t xml:space="preserve"> </w:t>
      </w:r>
    </w:p>
    <w:p w14:paraId="4DC22644" w14:textId="019313A2" w:rsidR="00077492" w:rsidRPr="00AD14EC" w:rsidDel="00913806" w:rsidRDefault="00077492" w:rsidP="00AF6A1D">
      <w:pPr>
        <w:spacing w:line="240" w:lineRule="auto"/>
        <w:ind w:firstLine="720"/>
        <w:jc w:val="both"/>
        <w:rPr>
          <w:del w:id="1122" w:author="Liu, Luyu" w:date="2020-07-29T17:45:00Z"/>
          <w:rFonts w:ascii="Times New Roman" w:hAnsi="Times New Roman" w:cs="Times New Roman"/>
          <w:sz w:val="24"/>
        </w:rPr>
        <w:pPrChange w:id="1123" w:author="Liu, Luyu" w:date="2020-08-02T21:21: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w:t>
      </w:r>
      <w:del w:id="1124" w:author="Liu, Luyu" w:date="2020-07-29T17:26:00Z">
        <w:r w:rsidDel="00E71AC6">
          <w:rPr>
            <w:rFonts w:ascii="Times New Roman" w:hAnsi="Times New Roman" w:cs="Times New Roman"/>
            <w:sz w:val="24"/>
          </w:rPr>
          <w:delText>floor</w:delText>
        </w:r>
      </w:del>
      <w:ins w:id="112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ins w:id="1126"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1127"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1128" w:author="Liu, Luyu" w:date="2020-07-29T17:26:00Z">
        <w:r w:rsidDel="00E71AC6">
          <w:rPr>
            <w:rFonts w:ascii="Times New Roman" w:hAnsi="Times New Roman" w:cs="Times New Roman"/>
            <w:sz w:val="24"/>
          </w:rPr>
          <w:delText>floor</w:delText>
        </w:r>
      </w:del>
      <w:ins w:id="112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ins w:id="1130"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1131"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ins w:id="1132"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1133"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1134" w:author="Liu, Luyu" w:date="2020-07-29T17:26:00Z">
        <w:r w:rsidDel="00E71AC6">
          <w:rPr>
            <w:rFonts w:ascii="Times New Roman" w:hAnsi="Times New Roman" w:cs="Times New Roman"/>
            <w:sz w:val="24"/>
          </w:rPr>
          <w:delText>floor</w:delText>
        </w:r>
      </w:del>
      <w:ins w:id="113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1136" w:author="Liu, Luyu" w:date="2020-07-29T17:45:00Z">
        <w:r w:rsidRPr="00AD14EC" w:rsidDel="00913806">
          <w:rPr>
            <w:rFonts w:ascii="Times New Roman" w:hAnsi="Times New Roman" w:cs="Times New Roman"/>
            <w:sz w:val="24"/>
          </w:rPr>
          <w:delText xml:space="preserve"> </w:delText>
        </w:r>
      </w:del>
    </w:p>
    <w:p w14:paraId="2C42EBA6" w14:textId="79558FC1" w:rsidR="00077492" w:rsidDel="00356BD4" w:rsidRDefault="00077492" w:rsidP="00AF6A1D">
      <w:pPr>
        <w:spacing w:line="240" w:lineRule="auto"/>
        <w:ind w:firstLine="720"/>
        <w:jc w:val="both"/>
        <w:rPr>
          <w:del w:id="1137" w:author="Liu, Luyu" w:date="2020-08-02T23:11:00Z"/>
          <w:rFonts w:ascii="Times New Roman" w:hAnsi="Times New Roman" w:cs="Times New Roman"/>
          <w:sz w:val="24"/>
        </w:rPr>
        <w:pPrChange w:id="1138" w:author="Liu, Luyu" w:date="2020-08-02T21:21:00Z">
          <w:pPr>
            <w:spacing w:line="480" w:lineRule="auto"/>
            <w:jc w:val="both"/>
          </w:pPr>
        </w:pPrChange>
      </w:pPr>
    </w:p>
    <w:p w14:paraId="1E571D31" w14:textId="6AE377C9" w:rsidR="00077492" w:rsidRDefault="00077492">
      <w:pPr>
        <w:keepNext/>
        <w:spacing w:line="240" w:lineRule="auto"/>
        <w:rPr>
          <w:noProof/>
        </w:rPr>
        <w:pPrChange w:id="1139" w:author="Liu, Luyu" w:date="2020-07-20T23:14:00Z">
          <w:pPr>
            <w:keepNext/>
            <w:spacing w:line="480" w:lineRule="auto"/>
          </w:pPr>
        </w:pPrChange>
      </w:pPr>
      <w:del w:id="1140" w:author="Liu, Luyu" w:date="2020-08-02T23:11:00Z">
        <w:r w:rsidRPr="00BA5A34" w:rsidDel="00356BD4">
          <w:rPr>
            <w:noProof/>
          </w:rPr>
          <w:delText xml:space="preserve"> </w:delText>
        </w:r>
      </w:del>
      <w:del w:id="1141"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0F07AB22" w14:textId="24BF77BD" w:rsidR="00077492" w:rsidRPr="00C94C81" w:rsidDel="00913806" w:rsidRDefault="00077492" w:rsidP="00C94C81">
      <w:pPr>
        <w:spacing w:line="240" w:lineRule="auto"/>
        <w:rPr>
          <w:del w:id="1142" w:author="Liu, Luyu" w:date="2020-07-29T17:45:00Z"/>
          <w:rFonts w:ascii="Times New Roman" w:hAnsi="Times New Roman" w:cs="Times New Roman"/>
          <w:b/>
          <w:sz w:val="24"/>
          <w:rPrChange w:id="1143" w:author="Liu, Luyu" w:date="2020-08-02T23:08:00Z">
            <w:rPr>
              <w:del w:id="1144" w:author="Liu, Luyu" w:date="2020-07-29T17:45:00Z"/>
              <w:rFonts w:ascii="Times New Roman" w:hAnsi="Times New Roman" w:cs="Times New Roman"/>
              <w:sz w:val="24"/>
            </w:rPr>
          </w:rPrChange>
        </w:rPr>
        <w:pPrChange w:id="1145" w:author="Liu, Luyu" w:date="2020-08-02T23:08:00Z">
          <w:pPr>
            <w:spacing w:line="480" w:lineRule="auto"/>
            <w:jc w:val="center"/>
          </w:pPr>
        </w:pPrChange>
      </w:pPr>
      <w:bookmarkStart w:id="1146" w:name="_Ref41985257"/>
      <w:r w:rsidRPr="00C94C81">
        <w:rPr>
          <w:rFonts w:ascii="Times New Roman" w:hAnsi="Times New Roman" w:cs="Times New Roman"/>
          <w:b/>
          <w:sz w:val="24"/>
          <w:rPrChange w:id="1147"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148"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149"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50" w:author="Liu, Luyu" w:date="2020-08-02T23:08:00Z">
            <w:rPr>
              <w:rFonts w:ascii="Times New Roman" w:hAnsi="Times New Roman" w:cs="Times New Roman"/>
              <w:sz w:val="24"/>
            </w:rPr>
          </w:rPrChange>
        </w:rPr>
        <w:fldChar w:fldCharType="separate"/>
      </w:r>
      <w:ins w:id="1151" w:author="Liu, Luyu" w:date="2020-07-29T23:42:00Z">
        <w:r w:rsidR="00B82F19" w:rsidRPr="00C94C81">
          <w:rPr>
            <w:rFonts w:ascii="Times New Roman" w:hAnsi="Times New Roman" w:cs="Times New Roman"/>
            <w:b/>
            <w:noProof/>
            <w:sz w:val="24"/>
            <w:rPrChange w:id="1152" w:author="Liu, Luyu" w:date="2020-08-02T23:08:00Z">
              <w:rPr>
                <w:rFonts w:ascii="Times New Roman" w:hAnsi="Times New Roman" w:cs="Times New Roman"/>
                <w:noProof/>
                <w:sz w:val="24"/>
              </w:rPr>
            </w:rPrChange>
          </w:rPr>
          <w:t>8</w:t>
        </w:r>
      </w:ins>
      <w:del w:id="1153" w:author="Liu, Luyu" w:date="2020-07-29T23:11:00Z">
        <w:r w:rsidRPr="00C94C81" w:rsidDel="006C64A6">
          <w:rPr>
            <w:rFonts w:ascii="Times New Roman" w:hAnsi="Times New Roman" w:cs="Times New Roman"/>
            <w:b/>
            <w:noProof/>
            <w:sz w:val="24"/>
            <w:rPrChange w:id="1154"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1155" w:author="Liu, Luyu" w:date="2020-08-02T23:08:00Z">
            <w:rPr>
              <w:rFonts w:ascii="Times New Roman" w:hAnsi="Times New Roman" w:cs="Times New Roman"/>
              <w:sz w:val="24"/>
            </w:rPr>
          </w:rPrChange>
        </w:rPr>
        <w:fldChar w:fldCharType="end"/>
      </w:r>
      <w:bookmarkEnd w:id="1146"/>
      <w:r w:rsidRPr="00C94C81">
        <w:rPr>
          <w:rFonts w:ascii="Times New Roman" w:hAnsi="Times New Roman" w:cs="Times New Roman"/>
          <w:b/>
          <w:sz w:val="24"/>
          <w:rPrChange w:id="1156"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1157" w:name="_Ref41947978"/>
    </w:p>
    <w:p w14:paraId="343CF205" w14:textId="21C72C93" w:rsidR="00077492" w:rsidRPr="00C94C81" w:rsidRDefault="00077492" w:rsidP="00C94C81">
      <w:pPr>
        <w:spacing w:line="240" w:lineRule="auto"/>
        <w:rPr>
          <w:rFonts w:ascii="Times New Roman" w:hAnsi="Times New Roman" w:cs="Times New Roman"/>
          <w:b/>
          <w:sz w:val="24"/>
          <w:rPrChange w:id="1158" w:author="Liu, Luyu" w:date="2020-08-02T23:08:00Z">
            <w:rPr>
              <w:rFonts w:ascii="Times New Roman" w:hAnsi="Times New Roman" w:cs="Times New Roman"/>
              <w:sz w:val="24"/>
            </w:rPr>
          </w:rPrChange>
        </w:rPr>
        <w:pPrChange w:id="1159" w:author="Liu, Luyu" w:date="2020-08-02T23:08:00Z">
          <w:pPr>
            <w:spacing w:line="480" w:lineRule="auto"/>
            <w:jc w:val="center"/>
          </w:pPr>
        </w:pPrChange>
      </w:pPr>
      <w:del w:id="1160" w:author="Liu, Luyu" w:date="2020-07-29T17:45:00Z">
        <w:r w:rsidRPr="00C94C81" w:rsidDel="00913806">
          <w:rPr>
            <w:rFonts w:ascii="Times New Roman" w:hAnsi="Times New Roman" w:cs="Times New Roman"/>
            <w:b/>
            <w:noProof/>
            <w:sz w:val="24"/>
            <w:rPrChange w:id="1161"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1157"/>
    </w:p>
    <w:p w14:paraId="211D8C46" w14:textId="20C2AF72" w:rsidR="00077492" w:rsidRPr="00C94C81" w:rsidDel="00913806" w:rsidRDefault="00077492" w:rsidP="00C94C81">
      <w:pPr>
        <w:spacing w:line="240" w:lineRule="auto"/>
        <w:rPr>
          <w:del w:id="1162" w:author="Liu, Luyu" w:date="2020-07-29T17:45:00Z"/>
          <w:rFonts w:ascii="Times New Roman" w:hAnsi="Times New Roman" w:cs="Times New Roman"/>
          <w:b/>
          <w:sz w:val="24"/>
          <w:rPrChange w:id="1163" w:author="Liu, Luyu" w:date="2020-08-02T23:08:00Z">
            <w:rPr>
              <w:del w:id="1164" w:author="Liu, Luyu" w:date="2020-07-29T17:45:00Z"/>
              <w:rFonts w:ascii="Times New Roman" w:hAnsi="Times New Roman" w:cs="Times New Roman"/>
              <w:sz w:val="24"/>
            </w:rPr>
          </w:rPrChange>
        </w:rPr>
        <w:pPrChange w:id="1165" w:author="Liu, Luyu" w:date="2020-08-02T23:08:00Z">
          <w:pPr>
            <w:spacing w:line="480" w:lineRule="auto"/>
            <w:jc w:val="center"/>
          </w:pPr>
        </w:pPrChange>
      </w:pPr>
      <w:bookmarkStart w:id="1166" w:name="_Ref41985274"/>
      <w:r w:rsidRPr="00C94C81">
        <w:rPr>
          <w:rFonts w:ascii="Times New Roman" w:hAnsi="Times New Roman" w:cs="Times New Roman"/>
          <w:b/>
          <w:sz w:val="24"/>
          <w:rPrChange w:id="1167"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168"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169"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170" w:author="Liu, Luyu" w:date="2020-08-02T23:08:00Z">
            <w:rPr>
              <w:rFonts w:ascii="Times New Roman" w:hAnsi="Times New Roman" w:cs="Times New Roman"/>
              <w:sz w:val="24"/>
            </w:rPr>
          </w:rPrChange>
        </w:rPr>
        <w:fldChar w:fldCharType="separate"/>
      </w:r>
      <w:ins w:id="1171" w:author="Liu, Luyu" w:date="2020-07-29T23:42:00Z">
        <w:r w:rsidR="00B82F19" w:rsidRPr="00C94C81">
          <w:rPr>
            <w:rFonts w:ascii="Times New Roman" w:hAnsi="Times New Roman" w:cs="Times New Roman"/>
            <w:b/>
            <w:noProof/>
            <w:sz w:val="24"/>
            <w:rPrChange w:id="1172" w:author="Liu, Luyu" w:date="2020-08-02T23:08:00Z">
              <w:rPr>
                <w:rFonts w:ascii="Times New Roman" w:hAnsi="Times New Roman" w:cs="Times New Roman"/>
                <w:noProof/>
                <w:sz w:val="24"/>
              </w:rPr>
            </w:rPrChange>
          </w:rPr>
          <w:t>9</w:t>
        </w:r>
      </w:ins>
      <w:del w:id="1173" w:author="Liu, Luyu" w:date="2020-07-29T23:11:00Z">
        <w:r w:rsidRPr="00C94C81" w:rsidDel="006C64A6">
          <w:rPr>
            <w:rFonts w:ascii="Times New Roman" w:hAnsi="Times New Roman" w:cs="Times New Roman"/>
            <w:b/>
            <w:noProof/>
            <w:sz w:val="24"/>
            <w:rPrChange w:id="1174"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1175" w:author="Liu, Luyu" w:date="2020-08-02T23:08:00Z">
            <w:rPr>
              <w:rFonts w:ascii="Times New Roman" w:hAnsi="Times New Roman" w:cs="Times New Roman"/>
              <w:sz w:val="24"/>
            </w:rPr>
          </w:rPrChange>
        </w:rPr>
        <w:fldChar w:fldCharType="end"/>
      </w:r>
      <w:bookmarkEnd w:id="1166"/>
      <w:r w:rsidRPr="00C94C81">
        <w:rPr>
          <w:rFonts w:ascii="Times New Roman" w:hAnsi="Times New Roman" w:cs="Times New Roman"/>
          <w:b/>
          <w:sz w:val="24"/>
          <w:rPrChange w:id="1176" w:author="Liu, Luyu" w:date="2020-08-02T23:08:00Z">
            <w:rPr>
              <w:rFonts w:ascii="Times New Roman" w:hAnsi="Times New Roman" w:cs="Times New Roman"/>
              <w:sz w:val="24"/>
            </w:rPr>
          </w:rPrChange>
        </w:rPr>
        <w:t xml:space="preserve">. Relationship between average Procrustes distance and </w:t>
      </w:r>
      <w:del w:id="1177" w:author="Liu, Luyu" w:date="2020-07-29T17:26:00Z">
        <w:r w:rsidRPr="00C94C81" w:rsidDel="00E71AC6">
          <w:rPr>
            <w:rFonts w:ascii="Times New Roman" w:hAnsi="Times New Roman" w:cs="Times New Roman"/>
            <w:b/>
            <w:sz w:val="24"/>
            <w:rPrChange w:id="1178" w:author="Liu, Luyu" w:date="2020-08-02T23:08:00Z">
              <w:rPr>
                <w:rFonts w:ascii="Times New Roman" w:hAnsi="Times New Roman" w:cs="Times New Roman"/>
                <w:sz w:val="24"/>
              </w:rPr>
            </w:rPrChange>
          </w:rPr>
          <w:delText>floor</w:delText>
        </w:r>
      </w:del>
      <w:ins w:id="1179" w:author="Liu, Luyu" w:date="2020-07-29T17:26:00Z">
        <w:r w:rsidR="00E71AC6" w:rsidRPr="00C94C81">
          <w:rPr>
            <w:rFonts w:ascii="Times New Roman" w:hAnsi="Times New Roman" w:cs="Times New Roman"/>
            <w:b/>
            <w:sz w:val="24"/>
            <w:rPrChange w:id="1180"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1181" w:author="Liu, Luyu" w:date="2020-08-02T23:08:00Z">
            <w:rPr>
              <w:rFonts w:ascii="Times New Roman" w:hAnsi="Times New Roman" w:cs="Times New Roman"/>
              <w:sz w:val="24"/>
            </w:rPr>
          </w:rPrChange>
        </w:rPr>
        <w:t xml:space="preserve"> value.</w:t>
      </w:r>
    </w:p>
    <w:p w14:paraId="059B26D6" w14:textId="77777777" w:rsidR="00077492" w:rsidRPr="00C94C81" w:rsidRDefault="00077492" w:rsidP="00C94C81">
      <w:pPr>
        <w:spacing w:line="240" w:lineRule="auto"/>
        <w:rPr>
          <w:rFonts w:ascii="Times New Roman" w:hAnsi="Times New Roman" w:cs="Times New Roman"/>
          <w:b/>
          <w:sz w:val="24"/>
          <w:rPrChange w:id="1182" w:author="Liu, Luyu" w:date="2020-08-02T23:08:00Z">
            <w:rPr>
              <w:rFonts w:ascii="Times New Roman" w:hAnsi="Times New Roman" w:cs="Times New Roman"/>
              <w:sz w:val="24"/>
            </w:rPr>
          </w:rPrChange>
        </w:rPr>
        <w:pPrChange w:id="1183" w:author="Liu, Luyu" w:date="2020-08-02T23:08:00Z">
          <w:pPr>
            <w:spacing w:line="480" w:lineRule="auto"/>
            <w:ind w:firstLine="720"/>
            <w:jc w:val="both"/>
          </w:pPr>
        </w:pPrChange>
      </w:pPr>
      <w:del w:id="1184" w:author="Liu, Luyu" w:date="2020-07-29T17:45:00Z">
        <w:r w:rsidRPr="00C94C81" w:rsidDel="00913806">
          <w:rPr>
            <w:rFonts w:ascii="Times New Roman" w:hAnsi="Times New Roman" w:cs="Times New Roman"/>
            <w:b/>
            <w:sz w:val="24"/>
            <w:rPrChange w:id="1185" w:author="Liu, Luyu" w:date="2020-08-02T23:08:00Z">
              <w:rPr>
                <w:rFonts w:ascii="Times New Roman" w:hAnsi="Times New Roman" w:cs="Times New Roman"/>
                <w:sz w:val="24"/>
              </w:rPr>
            </w:rPrChange>
          </w:rPr>
          <w:tab/>
        </w:r>
      </w:del>
    </w:p>
    <w:p w14:paraId="2C2D8535" w14:textId="67A5A436" w:rsidR="00077492" w:rsidRDefault="00077492">
      <w:pPr>
        <w:spacing w:line="240" w:lineRule="auto"/>
        <w:ind w:firstLine="720"/>
        <w:jc w:val="both"/>
        <w:rPr>
          <w:rFonts w:ascii="Times New Roman" w:hAnsi="Times New Roman" w:cs="Times New Roman"/>
          <w:sz w:val="24"/>
        </w:rPr>
        <w:pPrChange w:id="1186"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1187"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1188"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 xml:space="preserve">We see a pattern of a period of increasing </w:t>
      </w:r>
      <w:r>
        <w:rPr>
          <w:rFonts w:ascii="Times New Roman" w:hAnsi="Times New Roman" w:cs="Times New Roman"/>
          <w:sz w:val="24"/>
        </w:rPr>
        <w:lastRenderedPageBreak/>
        <w:t>difference during first few weeks, re-stabilization at a higher level, and a signal of decline at the very end. This means that the hourly demand dynamics gradually diverge from the normality, stabilize, and then show signs of returning to normal.</w:t>
      </w:r>
    </w:p>
    <w:p w14:paraId="695C1533" w14:textId="2EEC6D13" w:rsidR="00077492" w:rsidRPr="00C94C81" w:rsidDel="00ED521E" w:rsidRDefault="00077492" w:rsidP="00C94C81">
      <w:pPr>
        <w:spacing w:line="240" w:lineRule="auto"/>
        <w:ind w:firstLine="720"/>
        <w:rPr>
          <w:del w:id="1189" w:author="Liu, Luyu" w:date="2020-08-02T23:03:00Z"/>
          <w:rFonts w:ascii="Times New Roman" w:hAnsi="Times New Roman" w:cs="Times New Roman"/>
          <w:b/>
          <w:sz w:val="24"/>
          <w:rPrChange w:id="1190" w:author="Liu, Luyu" w:date="2020-08-02T23:08:00Z">
            <w:rPr>
              <w:del w:id="1191" w:author="Liu, Luyu" w:date="2020-08-02T23:03:00Z"/>
              <w:rFonts w:ascii="Times New Roman" w:hAnsi="Times New Roman" w:cs="Times New Roman"/>
              <w:sz w:val="24"/>
            </w:rPr>
          </w:rPrChange>
        </w:rPr>
        <w:pPrChange w:id="1192" w:author="Liu, Luyu" w:date="2020-08-02T23:08:00Z">
          <w:pPr>
            <w:spacing w:line="480" w:lineRule="auto"/>
            <w:ind w:firstLine="720"/>
            <w:jc w:val="both"/>
          </w:pPr>
        </w:pPrChange>
      </w:pPr>
      <w:del w:id="1193" w:author="Liu, Luyu" w:date="2020-08-02T23:03:00Z">
        <w:r w:rsidRPr="00C94C81" w:rsidDel="00ED521E">
          <w:rPr>
            <w:rFonts w:ascii="Times New Roman" w:hAnsi="Times New Roman" w:cs="Times New Roman"/>
            <w:b/>
            <w:sz w:val="24"/>
            <w:rPrChange w:id="1194"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1195"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1196" w:author="Liu, Luyu" w:date="2020-08-02T23:08:00Z">
              <w:rPr>
                <w:rFonts w:ascii="Times New Roman" w:hAnsi="Times New Roman" w:cs="Times New Roman"/>
                <w:sz w:val="24"/>
              </w:rPr>
            </w:rPrChange>
          </w:rPr>
          <w:delInstrText xml:space="preserve"> REF _Ref41985286 \h </w:delInstrText>
        </w:r>
        <w:r w:rsidRPr="00C94C81" w:rsidDel="00ED521E">
          <w:rPr>
            <w:rFonts w:ascii="Times New Roman" w:hAnsi="Times New Roman" w:cs="Times New Roman"/>
            <w:b/>
            <w:sz w:val="24"/>
            <w:rPrChange w:id="1197" w:author="Liu, Luyu" w:date="2020-08-02T23:08:00Z">
              <w:rPr>
                <w:rFonts w:ascii="Times New Roman" w:hAnsi="Times New Roman" w:cs="Times New Roman"/>
                <w:sz w:val="24"/>
              </w:rPr>
            </w:rPrChange>
          </w:rPr>
        </w:r>
      </w:del>
      <w:r w:rsidR="00C94C81" w:rsidRPr="00C94C81">
        <w:rPr>
          <w:rFonts w:ascii="Times New Roman" w:hAnsi="Times New Roman" w:cs="Times New Roman"/>
          <w:b/>
          <w:sz w:val="24"/>
          <w:rPrChange w:id="1198" w:author="Liu, Luyu" w:date="2020-08-02T23:08:00Z">
            <w:rPr>
              <w:rFonts w:ascii="Times New Roman" w:hAnsi="Times New Roman" w:cs="Times New Roman"/>
              <w:sz w:val="24"/>
            </w:rPr>
          </w:rPrChange>
        </w:rPr>
        <w:instrText xml:space="preserve"> \* MERGEFORMAT </w:instrText>
      </w:r>
      <w:del w:id="1199" w:author="Liu, Luyu" w:date="2020-08-02T23:03:00Z">
        <w:r w:rsidRPr="00C94C81" w:rsidDel="00ED521E">
          <w:rPr>
            <w:rFonts w:ascii="Times New Roman" w:hAnsi="Times New Roman" w:cs="Times New Roman"/>
            <w:b/>
            <w:sz w:val="24"/>
            <w:rPrChange w:id="1200" w:author="Liu, Luyu" w:date="2020-08-02T23:08:00Z">
              <w:rPr>
                <w:rFonts w:ascii="Times New Roman" w:hAnsi="Times New Roman" w:cs="Times New Roman"/>
                <w:sz w:val="24"/>
              </w:rPr>
            </w:rPrChange>
          </w:rPr>
          <w:fldChar w:fldCharType="separate"/>
        </w:r>
      </w:del>
      <w:del w:id="1201" w:author="Liu, Luyu" w:date="2020-07-29T23:42:00Z">
        <w:r w:rsidRPr="00C94C81" w:rsidDel="00B82F19">
          <w:rPr>
            <w:rFonts w:ascii="Times New Roman" w:hAnsi="Times New Roman" w:cs="Times New Roman"/>
            <w:b/>
            <w:sz w:val="24"/>
            <w:rPrChange w:id="1202" w:author="Liu, Luyu" w:date="2020-08-02T23:08:00Z">
              <w:rPr>
                <w:rFonts w:ascii="Times New Roman" w:hAnsi="Times New Roman" w:cs="Times New Roman"/>
                <w:sz w:val="24"/>
              </w:rPr>
            </w:rPrChange>
          </w:rPr>
          <w:delText>Fig 8</w:delText>
        </w:r>
      </w:del>
      <w:del w:id="1203" w:author="Liu, Luyu" w:date="2020-08-02T23:03:00Z">
        <w:r w:rsidRPr="00C94C81" w:rsidDel="00ED521E">
          <w:rPr>
            <w:rFonts w:ascii="Times New Roman" w:hAnsi="Times New Roman" w:cs="Times New Roman"/>
            <w:b/>
            <w:sz w:val="24"/>
            <w:rPrChange w:id="1204"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1205"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1206"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1207" w:author="Liu, Luyu" w:date="2020-08-02T23:08:00Z">
              <w:rPr>
                <w:rFonts w:ascii="Times New Roman" w:hAnsi="Times New Roman" w:cs="Times New Roman"/>
                <w:sz w:val="24"/>
              </w:rPr>
            </w:rPrChange>
          </w:rPr>
          <w:delInstrText xml:space="preserve"> REF _Ref41985286 \h </w:delInstrText>
        </w:r>
        <w:r w:rsidRPr="00C94C81" w:rsidDel="00ED521E">
          <w:rPr>
            <w:rFonts w:ascii="Times New Roman" w:hAnsi="Times New Roman" w:cs="Times New Roman"/>
            <w:b/>
            <w:sz w:val="24"/>
            <w:rPrChange w:id="1208" w:author="Liu, Luyu" w:date="2020-08-02T23:08:00Z">
              <w:rPr>
                <w:rFonts w:ascii="Times New Roman" w:hAnsi="Times New Roman" w:cs="Times New Roman"/>
                <w:sz w:val="24"/>
              </w:rPr>
            </w:rPrChange>
          </w:rPr>
        </w:r>
      </w:del>
      <w:r w:rsidR="00C94C81" w:rsidRPr="00C94C81">
        <w:rPr>
          <w:rFonts w:ascii="Times New Roman" w:hAnsi="Times New Roman" w:cs="Times New Roman"/>
          <w:b/>
          <w:sz w:val="24"/>
          <w:rPrChange w:id="1209" w:author="Liu, Luyu" w:date="2020-08-02T23:08:00Z">
            <w:rPr>
              <w:rFonts w:ascii="Times New Roman" w:hAnsi="Times New Roman" w:cs="Times New Roman"/>
              <w:sz w:val="24"/>
            </w:rPr>
          </w:rPrChange>
        </w:rPr>
        <w:instrText xml:space="preserve"> \* MERGEFORMAT </w:instrText>
      </w:r>
      <w:del w:id="1210" w:author="Liu, Luyu" w:date="2020-08-02T23:03:00Z">
        <w:r w:rsidRPr="00C94C81" w:rsidDel="00ED521E">
          <w:rPr>
            <w:rFonts w:ascii="Times New Roman" w:hAnsi="Times New Roman" w:cs="Times New Roman"/>
            <w:b/>
            <w:sz w:val="24"/>
            <w:rPrChange w:id="1211" w:author="Liu, Luyu" w:date="2020-08-02T23:08:00Z">
              <w:rPr>
                <w:rFonts w:ascii="Times New Roman" w:hAnsi="Times New Roman" w:cs="Times New Roman"/>
                <w:sz w:val="24"/>
              </w:rPr>
            </w:rPrChange>
          </w:rPr>
          <w:fldChar w:fldCharType="separate"/>
        </w:r>
      </w:del>
      <w:del w:id="1212" w:author="Liu, Luyu" w:date="2020-07-29T23:42:00Z">
        <w:r w:rsidRPr="00C94C81" w:rsidDel="00B82F19">
          <w:rPr>
            <w:rFonts w:ascii="Times New Roman" w:hAnsi="Times New Roman" w:cs="Times New Roman"/>
            <w:b/>
            <w:sz w:val="24"/>
            <w:rPrChange w:id="1213" w:author="Liu, Luyu" w:date="2020-08-02T23:08:00Z">
              <w:rPr>
                <w:rFonts w:ascii="Times New Roman" w:hAnsi="Times New Roman" w:cs="Times New Roman"/>
                <w:sz w:val="24"/>
              </w:rPr>
            </w:rPrChange>
          </w:rPr>
          <w:delText>Fig 8</w:delText>
        </w:r>
      </w:del>
      <w:del w:id="1214" w:author="Liu, Luyu" w:date="2020-08-02T23:03:00Z">
        <w:r w:rsidRPr="00C94C81" w:rsidDel="00ED521E">
          <w:rPr>
            <w:rFonts w:ascii="Times New Roman" w:hAnsi="Times New Roman" w:cs="Times New Roman"/>
            <w:b/>
            <w:sz w:val="24"/>
            <w:rPrChange w:id="1215"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1216"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rsidP="00C94C81">
      <w:pPr>
        <w:spacing w:line="240" w:lineRule="auto"/>
        <w:ind w:firstLine="720"/>
        <w:rPr>
          <w:del w:id="1217" w:author="Liu, Luyu" w:date="2020-07-29T17:46:00Z"/>
          <w:rFonts w:ascii="Times New Roman" w:hAnsi="Times New Roman" w:cs="Times New Roman"/>
          <w:b/>
          <w:sz w:val="24"/>
          <w:rPrChange w:id="1218" w:author="Liu, Luyu" w:date="2020-08-02T23:08:00Z">
            <w:rPr>
              <w:del w:id="1219" w:author="Liu, Luyu" w:date="2020-07-29T17:46:00Z"/>
              <w:rFonts w:ascii="Times New Roman" w:hAnsi="Times New Roman" w:cs="Times New Roman"/>
              <w:sz w:val="24"/>
            </w:rPr>
          </w:rPrChange>
        </w:rPr>
        <w:pPrChange w:id="1220" w:author="Liu, Luyu" w:date="2020-08-02T23:08:00Z">
          <w:pPr>
            <w:spacing w:line="480" w:lineRule="auto"/>
            <w:ind w:firstLine="720"/>
            <w:jc w:val="both"/>
          </w:pPr>
        </w:pPrChange>
      </w:pPr>
    </w:p>
    <w:p w14:paraId="5C7E45C6" w14:textId="6ACDDAF6" w:rsidR="00077492" w:rsidRPr="00C94C81" w:rsidDel="00913806" w:rsidRDefault="00077492" w:rsidP="00C94C81">
      <w:pPr>
        <w:keepNext/>
        <w:spacing w:line="240" w:lineRule="auto"/>
        <w:rPr>
          <w:del w:id="1221" w:author="Liu, Luyu" w:date="2020-07-29T17:46:00Z"/>
          <w:b/>
          <w:rPrChange w:id="1222" w:author="Liu, Luyu" w:date="2020-08-02T23:08:00Z">
            <w:rPr>
              <w:del w:id="1223" w:author="Liu, Luyu" w:date="2020-07-29T17:46:00Z"/>
            </w:rPr>
          </w:rPrChange>
        </w:rPr>
        <w:pPrChange w:id="1224" w:author="Liu, Luyu" w:date="2020-08-02T23:08:00Z">
          <w:pPr>
            <w:keepNext/>
            <w:spacing w:line="480" w:lineRule="auto"/>
            <w:jc w:val="center"/>
          </w:pPr>
        </w:pPrChange>
      </w:pPr>
      <w:del w:id="1225" w:author="Liu, Luyu" w:date="2020-07-29T17:46:00Z">
        <w:r w:rsidRPr="00C94C81" w:rsidDel="00913806">
          <w:rPr>
            <w:b/>
            <w:noProof/>
            <w:rPrChange w:id="1226"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rsidP="00C94C81">
      <w:pPr>
        <w:spacing w:line="240" w:lineRule="auto"/>
        <w:rPr>
          <w:del w:id="1227" w:author="Liu, Luyu" w:date="2020-08-02T23:08:00Z"/>
          <w:rFonts w:ascii="Times New Roman" w:hAnsi="Times New Roman" w:cs="Times New Roman"/>
          <w:b/>
          <w:sz w:val="24"/>
          <w:rPrChange w:id="1228" w:author="Liu, Luyu" w:date="2020-08-02T23:08:00Z">
            <w:rPr>
              <w:del w:id="1229" w:author="Liu, Luyu" w:date="2020-08-02T23:08:00Z"/>
              <w:rFonts w:ascii="Times New Roman" w:hAnsi="Times New Roman" w:cs="Times New Roman"/>
              <w:sz w:val="24"/>
            </w:rPr>
          </w:rPrChange>
        </w:rPr>
        <w:pPrChange w:id="1230" w:author="Liu, Luyu" w:date="2020-08-02T23:08:00Z">
          <w:pPr>
            <w:spacing w:line="480" w:lineRule="auto"/>
            <w:jc w:val="center"/>
          </w:pPr>
        </w:pPrChange>
      </w:pPr>
      <w:bookmarkStart w:id="1231" w:name="_Ref41985286"/>
      <w:r w:rsidRPr="00C94C81">
        <w:rPr>
          <w:rFonts w:ascii="Times New Roman" w:hAnsi="Times New Roman" w:cs="Times New Roman"/>
          <w:b/>
          <w:sz w:val="24"/>
          <w:rPrChange w:id="1232"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1233"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1234"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235" w:author="Liu, Luyu" w:date="2020-08-02T23:08:00Z">
            <w:rPr>
              <w:rFonts w:ascii="Times New Roman" w:hAnsi="Times New Roman" w:cs="Times New Roman"/>
              <w:sz w:val="24"/>
            </w:rPr>
          </w:rPrChange>
        </w:rPr>
        <w:fldChar w:fldCharType="separate"/>
      </w:r>
      <w:ins w:id="1236" w:author="Liu, Luyu" w:date="2020-08-02T23:03:00Z">
        <w:r w:rsidR="00ED521E" w:rsidRPr="00C94C81">
          <w:rPr>
            <w:rFonts w:ascii="Times New Roman" w:hAnsi="Times New Roman" w:cs="Times New Roman"/>
            <w:b/>
            <w:noProof/>
            <w:sz w:val="24"/>
            <w:rPrChange w:id="1237" w:author="Liu, Luyu" w:date="2020-08-02T23:08:00Z">
              <w:rPr>
                <w:rFonts w:ascii="Times New Roman" w:hAnsi="Times New Roman" w:cs="Times New Roman"/>
                <w:noProof/>
                <w:sz w:val="24"/>
              </w:rPr>
            </w:rPrChange>
          </w:rPr>
          <w:t>10</w:t>
        </w:r>
      </w:ins>
      <w:del w:id="1238" w:author="Liu, Luyu" w:date="2020-07-29T23:11:00Z">
        <w:r w:rsidRPr="00C94C81" w:rsidDel="006C64A6">
          <w:rPr>
            <w:rFonts w:ascii="Times New Roman" w:hAnsi="Times New Roman" w:cs="Times New Roman"/>
            <w:b/>
            <w:noProof/>
            <w:sz w:val="24"/>
            <w:rPrChange w:id="1239"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1240" w:author="Liu, Luyu" w:date="2020-08-02T23:08:00Z">
            <w:rPr>
              <w:rFonts w:ascii="Times New Roman" w:hAnsi="Times New Roman" w:cs="Times New Roman"/>
              <w:sz w:val="24"/>
            </w:rPr>
          </w:rPrChange>
        </w:rPr>
        <w:fldChar w:fldCharType="end"/>
      </w:r>
      <w:bookmarkEnd w:id="1231"/>
      <w:r w:rsidRPr="00C94C81">
        <w:rPr>
          <w:rFonts w:ascii="Times New Roman" w:hAnsi="Times New Roman" w:cs="Times New Roman"/>
          <w:b/>
          <w:sz w:val="24"/>
          <w:rPrChange w:id="1241" w:author="Liu, Luyu" w:date="2020-08-02T23:08:00Z">
            <w:rPr>
              <w:rFonts w:ascii="Times New Roman" w:hAnsi="Times New Roman" w:cs="Times New Roman"/>
              <w:sz w:val="24"/>
            </w:rPr>
          </w:rPrChange>
        </w:rPr>
        <w:t>. Temporal distribution of all transit system's average Procrustes distance between normal and pandemic curves.</w:t>
      </w:r>
      <w:ins w:id="1242"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rsidP="00C94C81">
      <w:pPr>
        <w:spacing w:line="240" w:lineRule="auto"/>
        <w:rPr>
          <w:rFonts w:ascii="Times New Roman" w:hAnsi="Times New Roman" w:cs="Times New Roman"/>
          <w:sz w:val="24"/>
        </w:rPr>
        <w:pPrChange w:id="1243"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12DD5A26" w:rsidR="00077492" w:rsidRDefault="00ED521E" w:rsidP="0015721A">
      <w:pPr>
        <w:spacing w:line="240" w:lineRule="auto"/>
        <w:ind w:firstLine="720"/>
        <w:jc w:val="both"/>
        <w:rPr>
          <w:rFonts w:ascii="Times New Roman" w:hAnsi="Times New Roman" w:cs="Times New Roman"/>
          <w:sz w:val="24"/>
        </w:rPr>
        <w:pPrChange w:id="1244" w:author="Liu, Luyu" w:date="2020-08-02T23:11:00Z">
          <w:pPr>
            <w:keepNext/>
            <w:spacing w:line="480" w:lineRule="auto"/>
            <w:jc w:val="center"/>
          </w:pPr>
        </w:pPrChange>
      </w:pPr>
      <w:ins w:id="1245"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1246" w:author="Liu, Luyu" w:date="2020-07-20T23:14:00Z">
          <w:pPr>
            <w:spacing w:line="480" w:lineRule="auto"/>
          </w:pPr>
        </w:pPrChange>
      </w:pPr>
    </w:p>
    <w:p w14:paraId="43CE2857" w14:textId="77777777" w:rsidR="00077492" w:rsidRPr="00057EE9" w:rsidRDefault="00077492" w:rsidP="00FF2732">
      <w:pPr>
        <w:pStyle w:val="Subtitle"/>
        <w:pPrChange w:id="1247" w:author="Liu, Luyu" w:date="2020-08-02T21:19:00Z">
          <w:pPr>
            <w:pStyle w:val="ListParagraph"/>
            <w:numPr>
              <w:numId w:val="2"/>
            </w:numPr>
            <w:spacing w:line="480" w:lineRule="auto"/>
            <w:ind w:left="360" w:hanging="360"/>
          </w:pPr>
        </w:pPrChange>
      </w:pPr>
      <w:r w:rsidRPr="00057EE9">
        <w:t>Conclusion</w:t>
      </w:r>
    </w:p>
    <w:p w14:paraId="56EE6A52" w14:textId="25F4831B" w:rsidR="00077492" w:rsidRDefault="00077492" w:rsidP="00AF6A1D">
      <w:pPr>
        <w:spacing w:line="240" w:lineRule="auto"/>
        <w:ind w:firstLine="720"/>
        <w:jc w:val="both"/>
        <w:rPr>
          <w:rFonts w:ascii="Times New Roman" w:hAnsi="Times New Roman" w:cs="Times New Roman"/>
          <w:sz w:val="24"/>
        </w:rPr>
        <w:pPrChange w:id="1248" w:author="Liu, Luyu" w:date="2020-08-02T21:21: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e use</w:t>
      </w:r>
      <w:ins w:id="1249" w:author="Liu, Luyu" w:date="2020-08-02T23:12:00Z">
        <w:r w:rsidR="00A45F38">
          <w:rPr>
            <w:rFonts w:ascii="Times New Roman" w:hAnsi="Times New Roman" w:cs="Times New Roman"/>
            <w:sz w:val="24"/>
          </w:rPr>
          <w:t>d</w:t>
        </w:r>
      </w:ins>
      <w:r w:rsidRPr="00FA346C">
        <w:rPr>
          <w:rFonts w:ascii="Times New Roman" w:hAnsi="Times New Roman" w:cs="Times New Roman"/>
          <w:sz w:val="24"/>
        </w:rPr>
        <w:t xml:space="preserv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w:t>
      </w:r>
      <w:ins w:id="1250" w:author="Liu, Luyu" w:date="2020-08-02T23:12:00Z">
        <w:r w:rsidR="00A50F10">
          <w:rPr>
            <w:rFonts w:ascii="Times New Roman" w:hAnsi="Times New Roman" w:cs="Times New Roman"/>
            <w:sz w:val="24"/>
          </w:rPr>
          <w:t>d</w:t>
        </w:r>
      </w:ins>
      <w:r>
        <w:rPr>
          <w:rFonts w:ascii="Times New Roman" w:hAnsi="Times New Roman" w:cs="Times New Roman"/>
          <w:sz w:val="24"/>
        </w:rPr>
        <w:t xml:space="preserve"> differences in hourly demand profiles on weekdays and weekends.</w:t>
      </w:r>
    </w:p>
    <w:p w14:paraId="1371A807" w14:textId="051222EF" w:rsidR="00077492" w:rsidRDefault="00077492">
      <w:pPr>
        <w:spacing w:line="240" w:lineRule="auto"/>
        <w:ind w:firstLine="720"/>
        <w:jc w:val="both"/>
        <w:rPr>
          <w:rFonts w:ascii="Times New Roman" w:hAnsi="Times New Roman" w:cs="Times New Roman"/>
          <w:sz w:val="24"/>
        </w:rPr>
        <w:pPrChange w:id="1251"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1252" w:author="Liu, Luyu" w:date="2020-07-29T17:26:00Z">
        <w:r w:rsidRPr="007A4B18" w:rsidDel="00E71AC6">
          <w:rPr>
            <w:rFonts w:ascii="Times New Roman" w:hAnsi="Times New Roman" w:cs="Times New Roman"/>
            <w:i/>
            <w:sz w:val="24"/>
          </w:rPr>
          <w:delText>floor</w:delText>
        </w:r>
      </w:del>
      <w:ins w:id="1253"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w:t>
      </w:r>
      <w:del w:id="1254" w:author="Liu, Luyu" w:date="2020-07-29T17:26:00Z">
        <w:r w:rsidDel="00E71AC6">
          <w:rPr>
            <w:rFonts w:ascii="Times New Roman" w:hAnsi="Times New Roman" w:cs="Times New Roman"/>
            <w:sz w:val="24"/>
          </w:rPr>
          <w:delText>floor</w:delText>
        </w:r>
      </w:del>
      <w:ins w:id="125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Further linear regression with </w:t>
      </w:r>
      <w:del w:id="1256" w:author="Liu, Luyu" w:date="2020-07-29T17:26:00Z">
        <w:r w:rsidDel="00E71AC6">
          <w:rPr>
            <w:rFonts w:ascii="Times New Roman" w:hAnsi="Times New Roman" w:cs="Times New Roman"/>
            <w:sz w:val="24"/>
          </w:rPr>
          <w:delText>floor</w:delText>
        </w:r>
      </w:del>
      <w:ins w:id="125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w:t>
      </w:r>
      <w:del w:id="1258" w:author="Liu, Luyu" w:date="2020-07-29T17:26:00Z">
        <w:r w:rsidDel="00E71AC6">
          <w:rPr>
            <w:rFonts w:ascii="Times New Roman" w:hAnsi="Times New Roman" w:cs="Times New Roman"/>
            <w:sz w:val="24"/>
          </w:rPr>
          <w:delText>floor</w:delText>
        </w:r>
      </w:del>
      <w:ins w:id="125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w:t>
      </w:r>
      <w:r w:rsidRPr="007D6790">
        <w:rPr>
          <w:rFonts w:ascii="Times New Roman" w:hAnsi="Times New Roman" w:cs="Times New Roman"/>
          <w:b/>
          <w:sz w:val="24"/>
        </w:rPr>
        <w:lastRenderedPageBreak/>
        <w:t xml:space="preserve">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1260" w:author="Liu, Luyu" w:date="2020-07-20T23:14:00Z">
          <w:pPr>
            <w:spacing w:line="480" w:lineRule="auto"/>
            <w:ind w:firstLine="720"/>
            <w:jc w:val="both"/>
          </w:pPr>
        </w:pPrChange>
      </w:pPr>
      <w:r>
        <w:rPr>
          <w:rFonts w:ascii="Times New Roman" w:hAnsi="Times New Roman" w:cs="Times New Roman"/>
          <w:sz w:val="24"/>
        </w:rPr>
        <w:t xml:space="preserve">It is noteworthy that </w:t>
      </w:r>
      <w:del w:id="1261" w:author="Liu, Luyu" w:date="2020-07-29T17:26:00Z">
        <w:r w:rsidDel="00E71AC6">
          <w:rPr>
            <w:rFonts w:ascii="Times New Roman" w:hAnsi="Times New Roman" w:cs="Times New Roman"/>
            <w:sz w:val="24"/>
          </w:rPr>
          <w:delText>floor</w:delText>
        </w:r>
      </w:del>
      <w:ins w:id="126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1ABD70A1" w:rsidR="00077492" w:rsidRDefault="00077492">
      <w:pPr>
        <w:spacing w:line="240" w:lineRule="auto"/>
        <w:ind w:firstLine="720"/>
        <w:jc w:val="both"/>
        <w:rPr>
          <w:rFonts w:ascii="Times New Roman" w:hAnsi="Times New Roman" w:cs="Times New Roman"/>
          <w:sz w:val="24"/>
        </w:rPr>
        <w:pPrChange w:id="1263"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1264" w:author="Liu, Luyu" w:date="2020-07-29T17:26:00Z">
        <w:r w:rsidDel="00E71AC6">
          <w:rPr>
            <w:rFonts w:ascii="Times New Roman" w:hAnsi="Times New Roman" w:cs="Times New Roman"/>
            <w:i/>
            <w:sz w:val="24"/>
          </w:rPr>
          <w:delText>floor</w:delText>
        </w:r>
      </w:del>
      <w:ins w:id="1265"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w:t>
      </w:r>
      <w:ins w:id="1266" w:author="Liu, Luyu" w:date="2020-08-02T23:14:00Z">
        <w:r w:rsidR="00665863">
          <w:rPr>
            <w:rFonts w:ascii="Times New Roman" w:hAnsi="Times New Roman" w:cs="Times New Roman"/>
            <w:sz w:val="24"/>
          </w:rPr>
          <w:t>d</w:t>
        </w:r>
      </w:ins>
      <w:r>
        <w:rPr>
          <w:rFonts w:ascii="Times New Roman" w:hAnsi="Times New Roman" w:cs="Times New Roman"/>
          <w:sz w:val="24"/>
        </w:rPr>
        <w:t xml:space="preserve"> cliff/</w:t>
      </w:r>
      <w:del w:id="1267" w:author="Liu, Luyu" w:date="2020-07-29T17:26:00Z">
        <w:r w:rsidDel="00E71AC6">
          <w:rPr>
            <w:rFonts w:ascii="Times New Roman" w:hAnsi="Times New Roman" w:cs="Times New Roman"/>
            <w:sz w:val="24"/>
          </w:rPr>
          <w:delText>floor</w:delText>
        </w:r>
      </w:del>
      <w:ins w:id="126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1269" w:author="Liu, Luyu" w:date="2020-07-29T17:27:00Z">
        <w:r w:rsidDel="00E71AC6">
          <w:rPr>
            <w:rFonts w:ascii="Times New Roman" w:hAnsi="Times New Roman" w:cs="Times New Roman"/>
            <w:sz w:val="24"/>
          </w:rPr>
          <w:delText>floor</w:delText>
        </w:r>
      </w:del>
      <w:ins w:id="127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291D96DC" w:rsidR="00077492" w:rsidRDefault="00077492">
      <w:pPr>
        <w:spacing w:line="240" w:lineRule="auto"/>
        <w:ind w:firstLine="720"/>
        <w:jc w:val="both"/>
        <w:rPr>
          <w:rFonts w:ascii="Times New Roman" w:hAnsi="Times New Roman" w:cs="Times New Roman"/>
          <w:sz w:val="24"/>
        </w:rPr>
        <w:pPrChange w:id="1271" w:author="Liu, Luyu" w:date="2020-07-20T23:14:00Z">
          <w:pPr>
            <w:spacing w:line="480" w:lineRule="auto"/>
            <w:ind w:firstLine="720"/>
            <w:jc w:val="both"/>
          </w:pPr>
        </w:pPrChange>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w:t>
      </w:r>
      <w:del w:id="1272" w:author="Liu, Luyu" w:date="2020-07-29T17:27:00Z">
        <w:r w:rsidDel="00E71AC6">
          <w:rPr>
            <w:rFonts w:ascii="Times New Roman" w:hAnsi="Times New Roman" w:cs="Times New Roman"/>
            <w:sz w:val="24"/>
          </w:rPr>
          <w:delText>floor</w:delText>
        </w:r>
      </w:del>
      <w:ins w:id="1273"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1274" w:author="Liu, Luyu" w:date="2020-08-02T23:15:00Z">
        <w:r w:rsidDel="00101676">
          <w:rPr>
            <w:rFonts w:ascii="Times New Roman" w:hAnsi="Times New Roman" w:cs="Times New Roman"/>
            <w:sz w:val="24"/>
          </w:rPr>
          <w:delText xml:space="preserve">could </w:delText>
        </w:r>
      </w:del>
      <w:ins w:id="1275" w:author="Liu, Luyu" w:date="2020-08-02T23:15:00Z">
        <w:r w:rsidR="00101676">
          <w:rPr>
            <w:rFonts w:ascii="Times New Roman" w:hAnsi="Times New Roman" w:cs="Times New Roman"/>
            <w:sz w:val="24"/>
          </w:rPr>
          <w:t>can</w:t>
        </w:r>
        <w:r w:rsidR="00101676">
          <w:rPr>
            <w:rFonts w:ascii="Times New Roman" w:hAnsi="Times New Roman" w:cs="Times New Roman"/>
            <w:sz w:val="24"/>
          </w:rPr>
          <w:t xml:space="preserve"> </w:t>
        </w:r>
      </w:ins>
      <w:r>
        <w:rPr>
          <w:rFonts w:ascii="Times New Roman" w:hAnsi="Times New Roman" w:cs="Times New Roman"/>
          <w:sz w:val="24"/>
        </w:rPr>
        <w:t xml:space="preserve">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w:t>
      </w:r>
      <w:del w:id="1276" w:author="Liu, Luyu" w:date="2020-07-29T17:27:00Z">
        <w:r w:rsidDel="00E71AC6">
          <w:rPr>
            <w:rFonts w:ascii="Times New Roman" w:hAnsi="Times New Roman" w:cs="Times New Roman"/>
            <w:sz w:val="24"/>
          </w:rPr>
          <w:delText>floor</w:delText>
        </w:r>
      </w:del>
      <w:ins w:id="1277"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300833B8" w:rsidR="00077492" w:rsidRDefault="00077492">
      <w:pPr>
        <w:spacing w:line="240" w:lineRule="auto"/>
        <w:ind w:firstLine="720"/>
        <w:jc w:val="both"/>
        <w:rPr>
          <w:rFonts w:ascii="Times New Roman" w:hAnsi="Times New Roman" w:cs="Times New Roman"/>
          <w:sz w:val="24"/>
        </w:rPr>
        <w:pPrChange w:id="1278"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1279" w:author="Liu, Luyu" w:date="2020-07-29T17:27:00Z">
        <w:r w:rsidDel="00E71AC6">
          <w:rPr>
            <w:rFonts w:ascii="Times New Roman" w:hAnsi="Times New Roman" w:cs="Times New Roman"/>
            <w:sz w:val="24"/>
          </w:rPr>
          <w:delText>floor</w:delText>
        </w:r>
      </w:del>
      <w:ins w:id="128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1281" w:author="Liu, Luyu" w:date="2020-07-29T17:27:00Z">
        <w:r w:rsidDel="00E71AC6">
          <w:rPr>
            <w:rFonts w:ascii="Times New Roman" w:hAnsi="Times New Roman" w:cs="Times New Roman"/>
            <w:sz w:val="24"/>
          </w:rPr>
          <w:delText>floor</w:delText>
        </w:r>
      </w:del>
      <w:ins w:id="1282"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1283" w:author="Liu, Luyu" w:date="2020-07-29T17:28:00Z">
        <w:r w:rsidDel="00E71AC6">
          <w:rPr>
            <w:rFonts w:ascii="Times New Roman" w:hAnsi="Times New Roman" w:cs="Times New Roman"/>
            <w:sz w:val="24"/>
          </w:rPr>
          <w:delText>floor</w:delText>
        </w:r>
      </w:del>
      <w:ins w:id="1284"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pPr>
        <w:spacing w:line="240" w:lineRule="auto"/>
        <w:ind w:firstLine="720"/>
        <w:jc w:val="both"/>
        <w:rPr>
          <w:rFonts w:ascii="Times New Roman" w:hAnsi="Times New Roman" w:cs="Times New Roman"/>
          <w:sz w:val="24"/>
        </w:rPr>
        <w:pPrChange w:id="1285" w:author="Liu, Luyu" w:date="2020-07-20T23:14:00Z">
          <w:pPr>
            <w:spacing w:line="480" w:lineRule="auto"/>
            <w:ind w:firstLine="720"/>
            <w:jc w:val="both"/>
          </w:pPr>
        </w:pPrChange>
      </w:pPr>
      <w:r>
        <w:rPr>
          <w:rFonts w:ascii="Times New Roman" w:hAnsi="Times New Roman" w:cs="Times New Roman"/>
          <w:sz w:val="24"/>
        </w:rPr>
        <w:lastRenderedPageBreak/>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1286"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1287" w:author="Liu, Luyu" w:date="2020-07-20T23:14:00Z">
          <w:pPr>
            <w:spacing w:line="480" w:lineRule="auto"/>
            <w:ind w:firstLine="720"/>
            <w:jc w:val="both"/>
          </w:pPr>
        </w:pPrChange>
      </w:pPr>
      <w:r>
        <w:rPr>
          <w:rFonts w:ascii="Times New Roman" w:hAnsi="Times New Roman" w:cs="Times New Roman"/>
          <w:sz w:val="24"/>
        </w:rPr>
        <w:t>Finally, there is a</w:t>
      </w:r>
      <w:ins w:id="1288"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1289"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1290" w:author="Liu, Luyu" w:date="2020-08-02T23:15:00Z"/>
          <w:rFonts w:ascii="Times New Roman" w:hAnsi="Times New Roman" w:cs="Times New Roman"/>
          <w:sz w:val="24"/>
        </w:rPr>
        <w:pPrChange w:id="1291" w:author="Liu, Luyu" w:date="2020-07-20T23:14:00Z">
          <w:pPr>
            <w:spacing w:line="480" w:lineRule="auto"/>
          </w:pPr>
        </w:pPrChange>
      </w:pPr>
    </w:p>
    <w:p w14:paraId="44FAA1C9" w14:textId="4A4884DE" w:rsidR="00077492" w:rsidDel="00DF1960" w:rsidRDefault="00077492">
      <w:pPr>
        <w:spacing w:line="240" w:lineRule="auto"/>
        <w:rPr>
          <w:del w:id="1292" w:author="Liu, Luyu" w:date="2020-08-02T23:15:00Z"/>
          <w:rFonts w:ascii="Times New Roman" w:hAnsi="Times New Roman" w:cs="Times New Roman"/>
          <w:sz w:val="24"/>
        </w:rPr>
        <w:pPrChange w:id="1293"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1294" w:author="Liu, Luyu" w:date="2020-07-20T23:14:00Z">
          <w:pPr>
            <w:spacing w:line="480" w:lineRule="auto"/>
          </w:pPr>
        </w:pPrChange>
      </w:pPr>
      <w:bookmarkStart w:id="1295" w:name="_GoBack"/>
      <w:bookmarkEnd w:id="1295"/>
    </w:p>
    <w:p w14:paraId="295F4031" w14:textId="77777777" w:rsidR="00077492" w:rsidRDefault="00077492">
      <w:pPr>
        <w:spacing w:line="240" w:lineRule="auto"/>
        <w:rPr>
          <w:rFonts w:ascii="Times New Roman" w:hAnsi="Times New Roman" w:cs="Times New Roman"/>
          <w:sz w:val="24"/>
        </w:rPr>
        <w:pPrChange w:id="1296"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1297" w:author="Liu, Luyu" w:date="2020-07-20T23:14:00Z">
          <w:pPr>
            <w:spacing w:line="480" w:lineRule="auto"/>
          </w:pPr>
        </w:pPrChange>
      </w:pPr>
    </w:p>
    <w:p w14:paraId="7E601708" w14:textId="77777777" w:rsidR="00077492" w:rsidRPr="009457DC" w:rsidRDefault="00077492" w:rsidP="00FF2732">
      <w:pPr>
        <w:pStyle w:val="Subtitle"/>
        <w:pPrChange w:id="1298" w:author="Liu, Luyu" w:date="2020-08-02T21:19:00Z">
          <w:pPr>
            <w:spacing w:line="480" w:lineRule="auto"/>
          </w:pPr>
        </w:pPrChange>
      </w:pPr>
      <w:r w:rsidRPr="009457DC">
        <w:t>Reference</w:t>
      </w:r>
      <w:r>
        <w:t>s</w:t>
      </w:r>
    </w:p>
    <w:p w14:paraId="62072F93" w14:textId="6FA74622" w:rsidR="008A6B31" w:rsidRPr="008A6B31" w:rsidRDefault="00077492"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8A6B31" w:rsidRPr="008A6B31">
        <w:rPr>
          <w:rFonts w:ascii="Times New Roman" w:hAnsi="Times New Roman" w:cs="Times New Roman"/>
          <w:noProof/>
          <w:sz w:val="24"/>
          <w:szCs w:val="24"/>
        </w:rPr>
        <w:t xml:space="preserve">1. </w:t>
      </w:r>
      <w:r w:rsidR="008A6B31" w:rsidRPr="008A6B31">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48B8FAA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 </w:t>
      </w:r>
      <w:r w:rsidRPr="008A6B31">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7B75F51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 </w:t>
      </w:r>
      <w:r w:rsidRPr="008A6B31">
        <w:rPr>
          <w:rFonts w:ascii="Times New Roman" w:hAnsi="Times New Roman" w:cs="Times New Roman"/>
          <w:noProof/>
          <w:sz w:val="24"/>
          <w:szCs w:val="24"/>
        </w:rPr>
        <w:tab/>
        <w:t>WMATA. Metro and Covid-19: Steps we’ve taken. 2020 [cited 2 Apr 2020]. Available: https://www.wmata.com/service/status/details/COVID-19.cfm</w:t>
      </w:r>
    </w:p>
    <w:p w14:paraId="7747AA2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 </w:t>
      </w:r>
      <w:r w:rsidRPr="008A6B31">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357625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5. </w:t>
      </w:r>
      <w:r w:rsidRPr="008A6B31">
        <w:rPr>
          <w:rFonts w:ascii="Times New Roman" w:hAnsi="Times New Roman" w:cs="Times New Roman"/>
          <w:noProof/>
          <w:sz w:val="24"/>
          <w:szCs w:val="24"/>
        </w:rPr>
        <w:tab/>
        <w:t xml:space="preserve">Tan S, Fowers A, And DK, Tierney L. Amid the pandemic, public transit is highlighting </w:t>
      </w:r>
      <w:r w:rsidRPr="008A6B31">
        <w:rPr>
          <w:rFonts w:ascii="Times New Roman" w:hAnsi="Times New Roman" w:cs="Times New Roman"/>
          <w:noProof/>
          <w:sz w:val="24"/>
          <w:szCs w:val="24"/>
        </w:rPr>
        <w:lastRenderedPageBreak/>
        <w:t>inequalities in cities. In: Washington Post [Internet]. 2020 [cited 16 May 2020]. Available: https://www.washingtonpost.com/nation/2020/05/15/amid-pandemic-public-transit-is-highlighting-inequalities-cities/?arc404=true</w:t>
      </w:r>
    </w:p>
    <w:p w14:paraId="1A63E0F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6. </w:t>
      </w:r>
      <w:r w:rsidRPr="008A6B31">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04BB5E1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7. </w:t>
      </w:r>
      <w:r w:rsidRPr="008A6B31">
        <w:rPr>
          <w:rFonts w:ascii="Times New Roman" w:hAnsi="Times New Roman" w:cs="Times New Roman"/>
          <w:noProof/>
          <w:sz w:val="24"/>
          <w:szCs w:val="24"/>
        </w:rPr>
        <w:tab/>
        <w:t xml:space="preserve">Zimmerman R. Mass transit infrastructure and urban health. J Urban Heal. 2005;82: 21–32. </w:t>
      </w:r>
    </w:p>
    <w:p w14:paraId="231689A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8. </w:t>
      </w:r>
      <w:r w:rsidRPr="008A6B31">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2AC977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9. </w:t>
      </w:r>
      <w:r w:rsidRPr="008A6B31">
        <w:rPr>
          <w:rFonts w:ascii="Times New Roman" w:hAnsi="Times New Roman" w:cs="Times New Roman"/>
          <w:noProof/>
          <w:sz w:val="24"/>
          <w:szCs w:val="24"/>
        </w:rPr>
        <w:tab/>
        <w:t xml:space="preserve">Wang K-Y. How change of public transportation usage reveals fear of the SARS virus in a city. PLoS One. 2014;9. </w:t>
      </w:r>
    </w:p>
    <w:p w14:paraId="223AFC4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0. </w:t>
      </w:r>
      <w:r w:rsidRPr="008A6B31">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4BEE1AE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1. </w:t>
      </w:r>
      <w:r w:rsidRPr="008A6B31">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088AA5E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2. </w:t>
      </w:r>
      <w:r w:rsidRPr="008A6B31">
        <w:rPr>
          <w:rFonts w:ascii="Times New Roman" w:hAnsi="Times New Roman" w:cs="Times New Roman"/>
          <w:noProof/>
          <w:sz w:val="24"/>
          <w:szCs w:val="24"/>
        </w:rPr>
        <w:tab/>
        <w:t>App Store Preview - Transit • Subway &amp; Bus Times. 2020 [cited 23 May 2020]. Available: https://apps.apple.com/app/apple-store/id498151501</w:t>
      </w:r>
    </w:p>
    <w:p w14:paraId="4A0A3E5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3. </w:t>
      </w:r>
      <w:r w:rsidRPr="008A6B31">
        <w:rPr>
          <w:rFonts w:ascii="Times New Roman" w:hAnsi="Times New Roman" w:cs="Times New Roman"/>
          <w:noProof/>
          <w:sz w:val="24"/>
          <w:szCs w:val="24"/>
        </w:rPr>
        <w:tab/>
        <w:t>Transit app. How coronavirus is disrupting public transit. 2020. Available: https://transitapp.com/coronavirus#monitor</w:t>
      </w:r>
    </w:p>
    <w:p w14:paraId="06058F4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4. </w:t>
      </w:r>
      <w:r w:rsidRPr="008A6B31">
        <w:rPr>
          <w:rFonts w:ascii="Times New Roman" w:hAnsi="Times New Roman" w:cs="Times New Roman"/>
          <w:noProof/>
          <w:sz w:val="24"/>
          <w:szCs w:val="24"/>
        </w:rPr>
        <w:tab/>
        <w:t>Biocomplexity Institute U of V. COVID-19 Surveillance Dashboard. 2020. Available: https://nssac.bii.virginia.edu/covid-19/dashboard/</w:t>
      </w:r>
    </w:p>
    <w:p w14:paraId="1E5584A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5. </w:t>
      </w:r>
      <w:r w:rsidRPr="008A6B31">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51CFFFC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6. </w:t>
      </w:r>
      <w:r w:rsidRPr="008A6B31">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33940C5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7. </w:t>
      </w:r>
      <w:r w:rsidRPr="008A6B31">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1AB704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8. </w:t>
      </w:r>
      <w:r w:rsidRPr="008A6B31">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8FE3BF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19. </w:t>
      </w:r>
      <w:r w:rsidRPr="008A6B31">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w:t>
      </w:r>
      <w:r w:rsidRPr="008A6B31">
        <w:rPr>
          <w:rFonts w:ascii="Times New Roman" w:hAnsi="Times New Roman" w:cs="Times New Roman"/>
          <w:noProof/>
          <w:sz w:val="24"/>
          <w:szCs w:val="24"/>
        </w:rPr>
        <w:lastRenderedPageBreak/>
        <w:t xml:space="preserve">2013;34: 699–728. </w:t>
      </w:r>
    </w:p>
    <w:p w14:paraId="0C50329A"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0. </w:t>
      </w:r>
      <w:r w:rsidRPr="008A6B31">
        <w:rPr>
          <w:rFonts w:ascii="Times New Roman" w:hAnsi="Times New Roman" w:cs="Times New Roman"/>
          <w:noProof/>
          <w:sz w:val="24"/>
          <w:szCs w:val="24"/>
        </w:rPr>
        <w:tab/>
        <w:t xml:space="preserve">Iseki H, Taylor BD. The demographics of public transit subsidies: a case study of Los Angeles. 2010. </w:t>
      </w:r>
    </w:p>
    <w:p w14:paraId="7BB201A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1. </w:t>
      </w:r>
      <w:r w:rsidRPr="008A6B31">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6F751D7"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2. </w:t>
      </w:r>
      <w:r w:rsidRPr="008A6B31">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090B990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3. </w:t>
      </w:r>
      <w:r w:rsidRPr="008A6B31">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CFA2EA8"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4. </w:t>
      </w:r>
      <w:r w:rsidRPr="008A6B31">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44DCB4B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5. </w:t>
      </w:r>
      <w:r w:rsidRPr="008A6B31">
        <w:rPr>
          <w:rFonts w:ascii="Times New Roman" w:hAnsi="Times New Roman" w:cs="Times New Roman"/>
          <w:noProof/>
          <w:sz w:val="24"/>
          <w:szCs w:val="24"/>
        </w:rPr>
        <w:tab/>
        <w:t>Google. Google Trends - COVID19. 2020 [cited 5 Dec 2020]. Available: https://trends.google.com/trends/explore?date=today 3-m&amp;geo=US&amp;q=COVID19</w:t>
      </w:r>
    </w:p>
    <w:p w14:paraId="620D36C7"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6. </w:t>
      </w:r>
      <w:r w:rsidRPr="008A6B31">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2FFB64E2"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7. </w:t>
      </w:r>
      <w:r w:rsidRPr="008A6B31">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5A59FDDA"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8. </w:t>
      </w:r>
      <w:r w:rsidRPr="008A6B31">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96C8689"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29. </w:t>
      </w:r>
      <w:r w:rsidRPr="008A6B31">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637216A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0. </w:t>
      </w:r>
      <w:r w:rsidRPr="008A6B31">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2ADBD93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1. </w:t>
      </w:r>
      <w:r w:rsidRPr="008A6B31">
        <w:rPr>
          <w:rFonts w:ascii="Times New Roman" w:hAnsi="Times New Roman" w:cs="Times New Roman"/>
          <w:noProof/>
          <w:sz w:val="24"/>
          <w:szCs w:val="24"/>
        </w:rPr>
        <w:tab/>
        <w:t xml:space="preserve">Cheng H-Y, Jian S-W, Liu D-P, Ng T-C, Huang W-T, Lin H-H. High transmissibility of COVID-19 near symptom onset. medRxiv. 2020. </w:t>
      </w:r>
    </w:p>
    <w:p w14:paraId="4F27DC14"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2. </w:t>
      </w:r>
      <w:r w:rsidRPr="008A6B31">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4732DCB5"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3. </w:t>
      </w:r>
      <w:r w:rsidRPr="008A6B31">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0549E5BF"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4. </w:t>
      </w:r>
      <w:r w:rsidRPr="008A6B31">
        <w:rPr>
          <w:rFonts w:ascii="Times New Roman" w:hAnsi="Times New Roman" w:cs="Times New Roman"/>
          <w:noProof/>
          <w:sz w:val="24"/>
          <w:szCs w:val="24"/>
        </w:rPr>
        <w:tab/>
        <w:t xml:space="preserve">Achenbach J, Mettler K, Sun LH, Guarino B. Coronavirus may have spread undetected for </w:t>
      </w:r>
      <w:r w:rsidRPr="008A6B31">
        <w:rPr>
          <w:rFonts w:ascii="Times New Roman" w:hAnsi="Times New Roman" w:cs="Times New Roman"/>
          <w:noProof/>
          <w:sz w:val="24"/>
          <w:szCs w:val="24"/>
        </w:rPr>
        <w:lastRenderedPageBreak/>
        <w:t>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7EFF89A1"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5. </w:t>
      </w:r>
      <w:r w:rsidRPr="008A6B31">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2C4FDD00"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6. </w:t>
      </w:r>
      <w:r w:rsidRPr="008A6B31">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EDE180D"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7. </w:t>
      </w:r>
      <w:r w:rsidRPr="008A6B31">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94D766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8. </w:t>
      </w:r>
      <w:r w:rsidRPr="008A6B31">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2BC4126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39. </w:t>
      </w:r>
      <w:r w:rsidRPr="008A6B31">
        <w:rPr>
          <w:rFonts w:ascii="Times New Roman" w:hAnsi="Times New Roman" w:cs="Times New Roman"/>
          <w:noProof/>
          <w:sz w:val="24"/>
          <w:szCs w:val="24"/>
        </w:rPr>
        <w:tab/>
        <w:t xml:space="preserve">Giuliano G. Low income, public transit, and mobility. Transp Res Rec. 2005;1927: 63–70. </w:t>
      </w:r>
    </w:p>
    <w:p w14:paraId="1C03C4AE"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0. </w:t>
      </w:r>
      <w:r w:rsidRPr="008A6B31">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579CFBF6"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szCs w:val="24"/>
        </w:rPr>
      </w:pPr>
      <w:r w:rsidRPr="008A6B31">
        <w:rPr>
          <w:rFonts w:ascii="Times New Roman" w:hAnsi="Times New Roman" w:cs="Times New Roman"/>
          <w:noProof/>
          <w:sz w:val="24"/>
          <w:szCs w:val="24"/>
        </w:rPr>
        <w:t xml:space="preserve">41. </w:t>
      </w:r>
      <w:r w:rsidRPr="008A6B31">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3C7AE169" w14:textId="77777777" w:rsidR="008A6B31" w:rsidRPr="008A6B31" w:rsidRDefault="008A6B31" w:rsidP="008A6B31">
      <w:pPr>
        <w:widowControl w:val="0"/>
        <w:autoSpaceDE w:val="0"/>
        <w:autoSpaceDN w:val="0"/>
        <w:adjustRightInd w:val="0"/>
        <w:spacing w:line="240" w:lineRule="auto"/>
        <w:ind w:left="640" w:hanging="640"/>
        <w:rPr>
          <w:rFonts w:ascii="Times New Roman" w:hAnsi="Times New Roman" w:cs="Times New Roman"/>
          <w:noProof/>
          <w:sz w:val="24"/>
        </w:rPr>
      </w:pPr>
      <w:r w:rsidRPr="008A6B31">
        <w:rPr>
          <w:rFonts w:ascii="Times New Roman" w:hAnsi="Times New Roman" w:cs="Times New Roman"/>
          <w:noProof/>
          <w:sz w:val="24"/>
          <w:szCs w:val="24"/>
        </w:rPr>
        <w:t xml:space="preserve">42. </w:t>
      </w:r>
      <w:r w:rsidRPr="008A6B31">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1299"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1300" w:author="Liu, Luyu" w:date="2020-07-20T23:14:00Z">
          <w:pPr>
            <w:spacing w:line="480" w:lineRule="auto"/>
          </w:pPr>
        </w:pPrChange>
      </w:pPr>
    </w:p>
    <w:p w14:paraId="3AF58EF0" w14:textId="77777777" w:rsidR="00077492" w:rsidRPr="00500CFC" w:rsidRDefault="00077492">
      <w:pPr>
        <w:spacing w:line="240" w:lineRule="auto"/>
        <w:pPrChange w:id="1301" w:author="Liu, Luyu" w:date="2020-07-20T23:14:00Z">
          <w:pPr>
            <w:spacing w:line="480" w:lineRule="auto"/>
          </w:pPr>
        </w:pPrChange>
      </w:pPr>
    </w:p>
    <w:p w14:paraId="79796526" w14:textId="77777777" w:rsidR="008A333B" w:rsidRDefault="008A333B">
      <w:pPr>
        <w:spacing w:line="240" w:lineRule="auto"/>
        <w:pPrChange w:id="1302" w:author="Liu, Luyu" w:date="2020-07-20T23:14:00Z">
          <w:pPr/>
        </w:pPrChange>
      </w:pPr>
    </w:p>
    <w:sectPr w:rsidR="008A333B" w:rsidSect="009C38C1">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9AADA7" w14:textId="77777777" w:rsidR="004B32C6" w:rsidRDefault="004B32C6">
      <w:pPr>
        <w:spacing w:after="0" w:line="240" w:lineRule="auto"/>
      </w:pPr>
      <w:r>
        <w:separator/>
      </w:r>
    </w:p>
  </w:endnote>
  <w:endnote w:type="continuationSeparator" w:id="0">
    <w:p w14:paraId="16B8CA7C" w14:textId="77777777" w:rsidR="004B32C6" w:rsidRDefault="004B32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4E48C1FD" w:rsidR="006A7A63" w:rsidRDefault="006A7A63">
        <w:pPr>
          <w:pStyle w:val="Footer"/>
          <w:jc w:val="right"/>
        </w:pPr>
        <w:r>
          <w:fldChar w:fldCharType="begin"/>
        </w:r>
        <w:r>
          <w:instrText xml:space="preserve"> PAGE   \* MERGEFORMAT </w:instrText>
        </w:r>
        <w:r>
          <w:fldChar w:fldCharType="separate"/>
        </w:r>
        <w:r w:rsidR="00DF1960">
          <w:rPr>
            <w:noProof/>
          </w:rPr>
          <w:t>18</w:t>
        </w:r>
        <w:r>
          <w:rPr>
            <w:noProof/>
          </w:rPr>
          <w:fldChar w:fldCharType="end"/>
        </w:r>
      </w:p>
    </w:sdtContent>
  </w:sdt>
  <w:p w14:paraId="0E5DF4F2" w14:textId="77777777" w:rsidR="006A7A63" w:rsidRDefault="006A7A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E94D3" w14:textId="77777777" w:rsidR="004B32C6" w:rsidRDefault="004B32C6">
      <w:pPr>
        <w:spacing w:after="0" w:line="240" w:lineRule="auto"/>
      </w:pPr>
      <w:r>
        <w:separator/>
      </w:r>
    </w:p>
  </w:footnote>
  <w:footnote w:type="continuationSeparator" w:id="0">
    <w:p w14:paraId="321D647D" w14:textId="77777777" w:rsidR="004B32C6" w:rsidRDefault="004B32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12747"/>
    <w:rsid w:val="0003385A"/>
    <w:rsid w:val="00040853"/>
    <w:rsid w:val="00043B09"/>
    <w:rsid w:val="000522C4"/>
    <w:rsid w:val="00057EE9"/>
    <w:rsid w:val="00062967"/>
    <w:rsid w:val="00070B50"/>
    <w:rsid w:val="00072152"/>
    <w:rsid w:val="000737F4"/>
    <w:rsid w:val="00075952"/>
    <w:rsid w:val="00077492"/>
    <w:rsid w:val="000841ED"/>
    <w:rsid w:val="000E1061"/>
    <w:rsid w:val="000E7AE1"/>
    <w:rsid w:val="000F2EDD"/>
    <w:rsid w:val="000F49FB"/>
    <w:rsid w:val="00100375"/>
    <w:rsid w:val="00101676"/>
    <w:rsid w:val="0011092E"/>
    <w:rsid w:val="0012456D"/>
    <w:rsid w:val="0013248A"/>
    <w:rsid w:val="00155894"/>
    <w:rsid w:val="0015721A"/>
    <w:rsid w:val="00166595"/>
    <w:rsid w:val="00185CA3"/>
    <w:rsid w:val="0019668F"/>
    <w:rsid w:val="001A2D51"/>
    <w:rsid w:val="001B18E3"/>
    <w:rsid w:val="001B68B1"/>
    <w:rsid w:val="001E1146"/>
    <w:rsid w:val="001F3ACA"/>
    <w:rsid w:val="001F4F23"/>
    <w:rsid w:val="00202A15"/>
    <w:rsid w:val="0020549A"/>
    <w:rsid w:val="00210E64"/>
    <w:rsid w:val="002130AB"/>
    <w:rsid w:val="00215B64"/>
    <w:rsid w:val="00216ABB"/>
    <w:rsid w:val="0023011C"/>
    <w:rsid w:val="002316DB"/>
    <w:rsid w:val="00247372"/>
    <w:rsid w:val="00256A5D"/>
    <w:rsid w:val="00263C5F"/>
    <w:rsid w:val="00270A59"/>
    <w:rsid w:val="00272B35"/>
    <w:rsid w:val="00273080"/>
    <w:rsid w:val="002730D3"/>
    <w:rsid w:val="00290C45"/>
    <w:rsid w:val="00292150"/>
    <w:rsid w:val="002A5EC0"/>
    <w:rsid w:val="002A7F68"/>
    <w:rsid w:val="002B02F4"/>
    <w:rsid w:val="002B0DCA"/>
    <w:rsid w:val="002B24EC"/>
    <w:rsid w:val="002B4D79"/>
    <w:rsid w:val="002D56E6"/>
    <w:rsid w:val="002E0632"/>
    <w:rsid w:val="002F1079"/>
    <w:rsid w:val="003239E3"/>
    <w:rsid w:val="00326A80"/>
    <w:rsid w:val="00347592"/>
    <w:rsid w:val="00356BD4"/>
    <w:rsid w:val="00356BE5"/>
    <w:rsid w:val="00357EE7"/>
    <w:rsid w:val="0036092A"/>
    <w:rsid w:val="003678DE"/>
    <w:rsid w:val="00381777"/>
    <w:rsid w:val="00383ECA"/>
    <w:rsid w:val="003972EC"/>
    <w:rsid w:val="00397CE7"/>
    <w:rsid w:val="003B5A72"/>
    <w:rsid w:val="003B6C07"/>
    <w:rsid w:val="003C2F55"/>
    <w:rsid w:val="003E4344"/>
    <w:rsid w:val="003E5814"/>
    <w:rsid w:val="00434877"/>
    <w:rsid w:val="004452E9"/>
    <w:rsid w:val="00446080"/>
    <w:rsid w:val="00456CA0"/>
    <w:rsid w:val="00464C3E"/>
    <w:rsid w:val="004756B0"/>
    <w:rsid w:val="00477C77"/>
    <w:rsid w:val="00483118"/>
    <w:rsid w:val="0049221F"/>
    <w:rsid w:val="004B32C6"/>
    <w:rsid w:val="004B5C3C"/>
    <w:rsid w:val="004C0F8B"/>
    <w:rsid w:val="004C179B"/>
    <w:rsid w:val="004C1FEE"/>
    <w:rsid w:val="004E2FFB"/>
    <w:rsid w:val="004E4F8E"/>
    <w:rsid w:val="004F3A40"/>
    <w:rsid w:val="005251B7"/>
    <w:rsid w:val="005254FE"/>
    <w:rsid w:val="00542738"/>
    <w:rsid w:val="00544D0B"/>
    <w:rsid w:val="00581AB5"/>
    <w:rsid w:val="00591BCA"/>
    <w:rsid w:val="00593F10"/>
    <w:rsid w:val="005A2387"/>
    <w:rsid w:val="005A2709"/>
    <w:rsid w:val="005C635A"/>
    <w:rsid w:val="005D209C"/>
    <w:rsid w:val="005E7EC6"/>
    <w:rsid w:val="005F6B5B"/>
    <w:rsid w:val="00601710"/>
    <w:rsid w:val="00601772"/>
    <w:rsid w:val="00610E0F"/>
    <w:rsid w:val="00610EAA"/>
    <w:rsid w:val="006152F3"/>
    <w:rsid w:val="0061628C"/>
    <w:rsid w:val="006264B9"/>
    <w:rsid w:val="00627190"/>
    <w:rsid w:val="00636611"/>
    <w:rsid w:val="00636D1A"/>
    <w:rsid w:val="00637D19"/>
    <w:rsid w:val="00653514"/>
    <w:rsid w:val="00661E8D"/>
    <w:rsid w:val="00665863"/>
    <w:rsid w:val="006811AE"/>
    <w:rsid w:val="00686BE5"/>
    <w:rsid w:val="00695658"/>
    <w:rsid w:val="006A1FF6"/>
    <w:rsid w:val="006A7A63"/>
    <w:rsid w:val="006B1119"/>
    <w:rsid w:val="006B51BC"/>
    <w:rsid w:val="006B7C71"/>
    <w:rsid w:val="006C15BB"/>
    <w:rsid w:val="006C64A6"/>
    <w:rsid w:val="006D69AA"/>
    <w:rsid w:val="00711347"/>
    <w:rsid w:val="0074093C"/>
    <w:rsid w:val="00741C77"/>
    <w:rsid w:val="007455D1"/>
    <w:rsid w:val="00751F3B"/>
    <w:rsid w:val="00756A46"/>
    <w:rsid w:val="00757F5E"/>
    <w:rsid w:val="00762774"/>
    <w:rsid w:val="007971DF"/>
    <w:rsid w:val="007A5620"/>
    <w:rsid w:val="007B4D7B"/>
    <w:rsid w:val="007C6C3B"/>
    <w:rsid w:val="007D36F4"/>
    <w:rsid w:val="007D7210"/>
    <w:rsid w:val="007E3F5C"/>
    <w:rsid w:val="0080193A"/>
    <w:rsid w:val="00803EC8"/>
    <w:rsid w:val="00806CD9"/>
    <w:rsid w:val="00810688"/>
    <w:rsid w:val="00820427"/>
    <w:rsid w:val="00820C6F"/>
    <w:rsid w:val="00827526"/>
    <w:rsid w:val="00874979"/>
    <w:rsid w:val="008A333B"/>
    <w:rsid w:val="008A6B31"/>
    <w:rsid w:val="008B65FF"/>
    <w:rsid w:val="008D35BC"/>
    <w:rsid w:val="008D3C09"/>
    <w:rsid w:val="008E322B"/>
    <w:rsid w:val="008E37A7"/>
    <w:rsid w:val="008E523F"/>
    <w:rsid w:val="008E60FF"/>
    <w:rsid w:val="00902543"/>
    <w:rsid w:val="00913806"/>
    <w:rsid w:val="009156B5"/>
    <w:rsid w:val="00923C9C"/>
    <w:rsid w:val="009303D7"/>
    <w:rsid w:val="009536B5"/>
    <w:rsid w:val="009573D3"/>
    <w:rsid w:val="00965789"/>
    <w:rsid w:val="00975C7C"/>
    <w:rsid w:val="0097739B"/>
    <w:rsid w:val="00993C84"/>
    <w:rsid w:val="009A045A"/>
    <w:rsid w:val="009A07A2"/>
    <w:rsid w:val="009A300F"/>
    <w:rsid w:val="009A5D7D"/>
    <w:rsid w:val="009B25D0"/>
    <w:rsid w:val="009B6887"/>
    <w:rsid w:val="009C38C1"/>
    <w:rsid w:val="009D1FD2"/>
    <w:rsid w:val="009E6663"/>
    <w:rsid w:val="009F217C"/>
    <w:rsid w:val="009F25C0"/>
    <w:rsid w:val="00A123AE"/>
    <w:rsid w:val="00A1299D"/>
    <w:rsid w:val="00A45F38"/>
    <w:rsid w:val="00A50F10"/>
    <w:rsid w:val="00A52694"/>
    <w:rsid w:val="00A6679C"/>
    <w:rsid w:val="00A73AC5"/>
    <w:rsid w:val="00A96E03"/>
    <w:rsid w:val="00AA080F"/>
    <w:rsid w:val="00AA3AEC"/>
    <w:rsid w:val="00AB4354"/>
    <w:rsid w:val="00AB6493"/>
    <w:rsid w:val="00AB758D"/>
    <w:rsid w:val="00AC61AA"/>
    <w:rsid w:val="00AE0E6C"/>
    <w:rsid w:val="00AF26FD"/>
    <w:rsid w:val="00AF67CF"/>
    <w:rsid w:val="00AF6A1D"/>
    <w:rsid w:val="00B0069D"/>
    <w:rsid w:val="00B3371E"/>
    <w:rsid w:val="00B56A1C"/>
    <w:rsid w:val="00B82F19"/>
    <w:rsid w:val="00BE759B"/>
    <w:rsid w:val="00C1577D"/>
    <w:rsid w:val="00C2220C"/>
    <w:rsid w:val="00C43A94"/>
    <w:rsid w:val="00C60F4B"/>
    <w:rsid w:val="00C759BB"/>
    <w:rsid w:val="00C94C81"/>
    <w:rsid w:val="00CC2174"/>
    <w:rsid w:val="00CC514D"/>
    <w:rsid w:val="00CC7F95"/>
    <w:rsid w:val="00CD338B"/>
    <w:rsid w:val="00CD3C15"/>
    <w:rsid w:val="00CE443E"/>
    <w:rsid w:val="00CE5C47"/>
    <w:rsid w:val="00CE678E"/>
    <w:rsid w:val="00CF1294"/>
    <w:rsid w:val="00CF322A"/>
    <w:rsid w:val="00CF6BB1"/>
    <w:rsid w:val="00D02036"/>
    <w:rsid w:val="00D103DB"/>
    <w:rsid w:val="00D119F5"/>
    <w:rsid w:val="00D20056"/>
    <w:rsid w:val="00D2269C"/>
    <w:rsid w:val="00D2338B"/>
    <w:rsid w:val="00D55FF5"/>
    <w:rsid w:val="00D6391E"/>
    <w:rsid w:val="00D63DF9"/>
    <w:rsid w:val="00D73FC1"/>
    <w:rsid w:val="00D743A3"/>
    <w:rsid w:val="00D75BD2"/>
    <w:rsid w:val="00D81646"/>
    <w:rsid w:val="00DA0B4A"/>
    <w:rsid w:val="00DA1B89"/>
    <w:rsid w:val="00DB46CC"/>
    <w:rsid w:val="00DC02FD"/>
    <w:rsid w:val="00DC3260"/>
    <w:rsid w:val="00DF1960"/>
    <w:rsid w:val="00E02617"/>
    <w:rsid w:val="00E33862"/>
    <w:rsid w:val="00E6336F"/>
    <w:rsid w:val="00E642A0"/>
    <w:rsid w:val="00E70748"/>
    <w:rsid w:val="00E71AC6"/>
    <w:rsid w:val="00E71C09"/>
    <w:rsid w:val="00E828B8"/>
    <w:rsid w:val="00E847F4"/>
    <w:rsid w:val="00E95296"/>
    <w:rsid w:val="00EA025D"/>
    <w:rsid w:val="00EA1A59"/>
    <w:rsid w:val="00EA4E55"/>
    <w:rsid w:val="00EC009C"/>
    <w:rsid w:val="00EC0492"/>
    <w:rsid w:val="00EC596F"/>
    <w:rsid w:val="00ED521E"/>
    <w:rsid w:val="00ED527A"/>
    <w:rsid w:val="00EE2E3D"/>
    <w:rsid w:val="00EE58B8"/>
    <w:rsid w:val="00EE684B"/>
    <w:rsid w:val="00F04299"/>
    <w:rsid w:val="00F13EE2"/>
    <w:rsid w:val="00F176CD"/>
    <w:rsid w:val="00F30C24"/>
    <w:rsid w:val="00F33037"/>
    <w:rsid w:val="00F53F13"/>
    <w:rsid w:val="00F654AF"/>
    <w:rsid w:val="00F65DE6"/>
    <w:rsid w:val="00F74D62"/>
    <w:rsid w:val="00F7740E"/>
    <w:rsid w:val="00F811DE"/>
    <w:rsid w:val="00F9165D"/>
    <w:rsid w:val="00F92F58"/>
    <w:rsid w:val="00F95316"/>
    <w:rsid w:val="00FC1479"/>
    <w:rsid w:val="00FC5EF1"/>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4176"/>
    <w:rsid w:val="006641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41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6D5EB-A2BA-45AC-B9D9-B687EFDA0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0</TotalTime>
  <Pages>20</Pages>
  <Words>16686</Words>
  <Characters>95113</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03</cp:revision>
  <dcterms:created xsi:type="dcterms:W3CDTF">2020-06-02T17:36:00Z</dcterms:created>
  <dcterms:modified xsi:type="dcterms:W3CDTF">2020-08-0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